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3D74959B" w:rsidR="00143AB6" w:rsidRDefault="00143AB6" w:rsidP="00143AB6">
      <w:pPr>
        <w:spacing w:line="480" w:lineRule="auto"/>
        <w:outlineLvl w:val="0"/>
        <w:rPr>
          <w:bCs/>
          <w:color w:val="000000" w:themeColor="text1"/>
        </w:rPr>
      </w:pPr>
      <w:r>
        <w:rPr>
          <w:bCs/>
          <w:color w:val="000000" w:themeColor="text1"/>
        </w:rPr>
        <w:t>Students of private governance offer c</w:t>
      </w:r>
      <w:r w:rsidRPr="001A65DD">
        <w:rPr>
          <w:bCs/>
          <w:color w:val="000000" w:themeColor="text1"/>
        </w:rPr>
        <w:t xml:space="preserve">ontradictory </w:t>
      </w:r>
      <w:ins w:id="0" w:author="DJL" w:date="2019-03-06T11:00:00Z">
        <w:r>
          <w:rPr>
            <w:bCs/>
            <w:color w:val="000000" w:themeColor="text1"/>
          </w:rPr>
          <w:t xml:space="preserve">theories and </w:t>
        </w:r>
      </w:ins>
      <w:commentRangeStart w:id="1"/>
      <w:r>
        <w:rPr>
          <w:bCs/>
          <w:color w:val="000000" w:themeColor="text1"/>
        </w:rPr>
        <w:t xml:space="preserve">findings </w:t>
      </w:r>
      <w:commentRangeEnd w:id="1"/>
      <w:r>
        <w:rPr>
          <w:rStyle w:val="CommentReference"/>
          <w:rFonts w:asciiTheme="minorHAnsi" w:hAnsiTheme="minorHAnsi" w:cstheme="minorBidi"/>
        </w:rPr>
        <w:commentReference w:id="1"/>
      </w:r>
      <w:r>
        <w:rPr>
          <w:bCs/>
          <w:color w:val="000000" w:themeColor="text1"/>
        </w:rPr>
        <w:t xml:space="preserve">about the ways in which </w:t>
      </w:r>
      <w:r w:rsidRPr="001A65DD">
        <w:rPr>
          <w:bCs/>
          <w:color w:val="000000" w:themeColor="text1"/>
        </w:rPr>
        <w:t>regulat</w:t>
      </w:r>
      <w:r>
        <w:rPr>
          <w:bCs/>
          <w:color w:val="000000" w:themeColor="text1"/>
        </w:rPr>
        <w:t xml:space="preserve">ory standards </w:t>
      </w:r>
      <w:r w:rsidRPr="001A65DD">
        <w:rPr>
          <w:bCs/>
          <w:color w:val="000000" w:themeColor="text1"/>
        </w:rPr>
        <w:t>change over time. We find this to be</w:t>
      </w:r>
      <w:r>
        <w:rPr>
          <w:bCs/>
          <w:color w:val="000000" w:themeColor="text1"/>
        </w:rPr>
        <w:t xml:space="preserve">, </w:t>
      </w:r>
      <w:commentRangeStart w:id="2"/>
      <w:r>
        <w:rPr>
          <w:bCs/>
          <w:color w:val="000000" w:themeColor="text1"/>
        </w:rPr>
        <w:t>in part,</w:t>
      </w:r>
      <w:r w:rsidRPr="001A65DD">
        <w:rPr>
          <w:bCs/>
          <w:color w:val="000000" w:themeColor="text1"/>
        </w:rPr>
        <w:t xml:space="preserve"> </w:t>
      </w:r>
      <w:commentRangeEnd w:id="2"/>
      <w:r>
        <w:rPr>
          <w:rStyle w:val="CommentReference"/>
          <w:rFonts w:asciiTheme="minorHAnsi" w:hAnsiTheme="minorHAnsi" w:cstheme="minorBidi"/>
        </w:rPr>
        <w:commentReference w:id="2"/>
      </w:r>
      <w:r w:rsidRPr="001A65DD">
        <w:rPr>
          <w:bCs/>
          <w:color w:val="000000" w:themeColor="text1"/>
        </w:rPr>
        <w:t xml:space="preserve">a symptom of inconsistent measures of regulatory stringency that either focus on a few salient policy components or make sweeping generalizations. To remedy this, we offer a framework </w:t>
      </w:r>
      <w:del w:id="3" w:author="DJL" w:date="2019-03-06T11:01:00Z">
        <w:r w:rsidDel="00143AB6">
          <w:rPr>
            <w:bCs/>
            <w:color w:val="000000" w:themeColor="text1"/>
          </w:rPr>
          <w:delText xml:space="preserve">to measure changes over time </w:delText>
        </w:r>
      </w:del>
      <w:r>
        <w:rPr>
          <w:bCs/>
          <w:color w:val="000000" w:themeColor="text1"/>
        </w:rPr>
        <w:t>that disentangle</w:t>
      </w:r>
      <w:ins w:id="4" w:author="DJL" w:date="2019-03-06T11:01:00Z">
        <w:r>
          <w:rPr>
            <w:bCs/>
            <w:color w:val="000000" w:themeColor="text1"/>
          </w:rPr>
          <w:t>s</w:t>
        </w:r>
      </w:ins>
      <w:r w:rsidRPr="001A65DD">
        <w:rPr>
          <w:bCs/>
          <w:color w:val="000000" w:themeColor="text1"/>
        </w:rPr>
        <w:t xml:space="preserve"> </w:t>
      </w:r>
      <w:r>
        <w:rPr>
          <w:bCs/>
          <w:color w:val="000000" w:themeColor="text1"/>
        </w:rPr>
        <w:t xml:space="preserve">three </w:t>
      </w:r>
      <w:r w:rsidRPr="001A65DD">
        <w:rPr>
          <w:bCs/>
          <w:color w:val="000000" w:themeColor="text1"/>
        </w:rPr>
        <w:t>often-conflated components</w:t>
      </w:r>
      <w:r>
        <w:rPr>
          <w:bCs/>
          <w:color w:val="000000" w:themeColor="text1"/>
        </w:rPr>
        <w:t xml:space="preserve"> of regulatory stringency—scope, prescriptiveness, and mandatory performance levels. Doing so allows us to better interrogate </w:t>
      </w:r>
      <w:del w:id="5" w:author="DJL" w:date="2019-03-06T11:01:00Z">
        <w:r w:rsidDel="00143AB6">
          <w:rPr>
            <w:bCs/>
            <w:color w:val="000000" w:themeColor="text1"/>
          </w:rPr>
          <w:delText xml:space="preserve">a range of propositions about </w:delText>
        </w:r>
      </w:del>
      <w:r>
        <w:rPr>
          <w:bCs/>
          <w:color w:val="000000" w:themeColor="text1"/>
        </w:rPr>
        <w:t xml:space="preserve">explanations for the </w:t>
      </w:r>
      <w:proofErr w:type="gramStart"/>
      <w:r>
        <w:rPr>
          <w:bCs/>
          <w:color w:val="000000" w:themeColor="text1"/>
        </w:rPr>
        <w:t>nature of policy change</w:t>
      </w:r>
      <w:proofErr w:type="gramEnd"/>
      <w:r>
        <w:rPr>
          <w:bCs/>
          <w:color w:val="000000" w:themeColor="text1"/>
        </w:rPr>
        <w:t>, including “racing to the bottom”, “ratcheting up”, “converging”, or “diverging.” We also distinguish “</w:t>
      </w:r>
      <w:commentRangeStart w:id="6"/>
      <w:r>
        <w:rPr>
          <w:bCs/>
          <w:color w:val="000000" w:themeColor="text1"/>
        </w:rPr>
        <w:t>Type 1</w:t>
      </w:r>
      <w:commentRangeEnd w:id="6"/>
      <w:r w:rsidR="00170BE2">
        <w:rPr>
          <w:rStyle w:val="CommentReference"/>
          <w:rFonts w:asciiTheme="minorHAnsi" w:hAnsiTheme="minorHAnsi" w:cstheme="minorBidi"/>
        </w:rPr>
        <w:commentReference w:id="6"/>
      </w:r>
      <w:ins w:id="7" w:author="DJL" w:date="2019-03-06T11:34:00Z">
        <w:r w:rsidR="00170BE2">
          <w:rPr>
            <w:bCs/>
            <w:color w:val="000000" w:themeColor="text1"/>
          </w:rPr>
          <w:t>/costly/activist-driven/social problem-focused</w:t>
        </w:r>
      </w:ins>
      <w:r>
        <w:rPr>
          <w:bCs/>
          <w:color w:val="000000" w:themeColor="text1"/>
        </w:rPr>
        <w:t>”</w:t>
      </w:r>
      <w:ins w:id="8" w:author="DJL" w:date="2019-03-06T11:35:00Z">
        <w:r w:rsidR="00170BE2">
          <w:rPr>
            <w:bCs/>
            <w:color w:val="000000" w:themeColor="text1"/>
          </w:rPr>
          <w:t xml:space="preserve"> issues</w:t>
        </w:r>
      </w:ins>
      <w:r>
        <w:rPr>
          <w:bCs/>
          <w:color w:val="000000" w:themeColor="text1"/>
        </w:rPr>
        <w:t xml:space="preserve"> </w:t>
      </w:r>
      <w:ins w:id="9" w:author="DJL" w:date="2019-03-06T11:35:00Z">
        <w:r w:rsidR="00170BE2">
          <w:rPr>
            <w:bCs/>
            <w:color w:val="000000" w:themeColor="text1"/>
          </w:rPr>
          <w:t>that impose costs on firms to create social benefit from</w:t>
        </w:r>
      </w:ins>
      <w:del w:id="10" w:author="DJL" w:date="2019-03-06T11:35:00Z">
        <w:r w:rsidDel="00170BE2">
          <w:rPr>
            <w:bCs/>
            <w:color w:val="000000" w:themeColor="text1"/>
          </w:rPr>
          <w:delText>and</w:delText>
        </w:r>
      </w:del>
      <w:r>
        <w:rPr>
          <w:bCs/>
          <w:color w:val="000000" w:themeColor="text1"/>
        </w:rPr>
        <w:t xml:space="preserve"> “Type 2</w:t>
      </w:r>
      <w:ins w:id="11" w:author="DJL" w:date="2019-03-06T11:34:00Z">
        <w:r w:rsidR="00170BE2">
          <w:rPr>
            <w:bCs/>
            <w:color w:val="000000" w:themeColor="text1"/>
          </w:rPr>
          <w:t>/business-</w:t>
        </w:r>
        <w:proofErr w:type="spellStart"/>
        <w:r w:rsidR="00170BE2">
          <w:rPr>
            <w:bCs/>
            <w:color w:val="000000" w:themeColor="text1"/>
          </w:rPr>
          <w:t>freendly</w:t>
        </w:r>
        <w:proofErr w:type="spellEnd"/>
        <w:r w:rsidR="00170BE2">
          <w:rPr>
            <w:bCs/>
            <w:color w:val="000000" w:themeColor="text1"/>
          </w:rPr>
          <w:t>/industry-driven</w:t>
        </w:r>
      </w:ins>
      <w:ins w:id="12" w:author="DJL" w:date="2019-03-06T11:35:00Z">
        <w:r w:rsidR="00170BE2">
          <w:rPr>
            <w:bCs/>
            <w:color w:val="000000" w:themeColor="text1"/>
          </w:rPr>
          <w:t>, business problem-focused</w:t>
        </w:r>
      </w:ins>
      <w:r>
        <w:rPr>
          <w:bCs/>
          <w:color w:val="000000" w:themeColor="text1"/>
        </w:rPr>
        <w:t xml:space="preserve">” </w:t>
      </w:r>
      <w:del w:id="13" w:author="DJL" w:date="2019-03-06T11:36:00Z">
        <w:r w:rsidDel="00170BE2">
          <w:rPr>
            <w:bCs/>
            <w:color w:val="000000" w:themeColor="text1"/>
          </w:rPr>
          <w:delText xml:space="preserve">regulations </w:delText>
        </w:r>
      </w:del>
      <w:ins w:id="14" w:author="DJL" w:date="2019-03-06T11:36:00Z">
        <w:r w:rsidR="00170BE2">
          <w:rPr>
            <w:bCs/>
            <w:color w:val="000000" w:themeColor="text1"/>
          </w:rPr>
          <w:t xml:space="preserve">issues </w:t>
        </w:r>
      </w:ins>
      <w:del w:id="15" w:author="DJL" w:date="2019-03-06T11:35:00Z">
        <w:r w:rsidDel="00170BE2">
          <w:rPr>
            <w:bCs/>
            <w:color w:val="000000" w:themeColor="text1"/>
          </w:rPr>
          <w:delText xml:space="preserve">– the former of </w:delText>
        </w:r>
      </w:del>
      <w:r>
        <w:rPr>
          <w:bCs/>
          <w:color w:val="000000" w:themeColor="text1"/>
        </w:rPr>
        <w:t>which</w:t>
      </w:r>
      <w:del w:id="16" w:author="DJL" w:date="2019-03-06T11:36:00Z">
        <w:r w:rsidDel="00170BE2">
          <w:rPr>
            <w:bCs/>
            <w:color w:val="000000" w:themeColor="text1"/>
          </w:rPr>
          <w:delText xml:space="preserve"> </w:delText>
        </w:r>
      </w:del>
      <w:ins w:id="17" w:author="DJL" w:date="2019-03-06T11:36:00Z">
        <w:r w:rsidR="00170BE2">
          <w:rPr>
            <w:bCs/>
            <w:color w:val="000000" w:themeColor="text1"/>
          </w:rPr>
          <w:t xml:space="preserve"> </w:t>
        </w:r>
      </w:ins>
      <w:del w:id="18" w:author="DJL" w:date="2019-03-06T11:36:00Z">
        <w:r w:rsidDel="00170BE2">
          <w:rPr>
            <w:bCs/>
            <w:color w:val="000000" w:themeColor="text1"/>
          </w:rPr>
          <w:delText>provides</w:delText>
        </w:r>
      </w:del>
      <w:ins w:id="19" w:author="DJL" w:date="2019-03-06T11:36:00Z">
        <w:r w:rsidR="00170BE2">
          <w:rPr>
            <w:bCs/>
            <w:color w:val="000000" w:themeColor="text1"/>
          </w:rPr>
          <w:t>benefit firms regardless of external pressure</w:t>
        </w:r>
      </w:ins>
      <w:del w:id="20" w:author="DJL" w:date="2019-03-06T11:36:00Z">
        <w:r w:rsidDel="00170BE2">
          <w:rPr>
            <w:bCs/>
            <w:color w:val="000000" w:themeColor="text1"/>
          </w:rPr>
          <w:delText xml:space="preserve"> economic benefits rather than costs</w:delText>
        </w:r>
      </w:del>
      <w:r>
        <w:rPr>
          <w:bCs/>
          <w:color w:val="000000" w:themeColor="text1"/>
        </w:rPr>
        <w:t>. We then apply</w:t>
      </w:r>
      <w:r w:rsidRPr="001A65DD">
        <w:rPr>
          <w:bCs/>
          <w:color w:val="000000" w:themeColor="text1"/>
        </w:rPr>
        <w:t xml:space="preserve"> this framework to competing U.S. forestry certification programs</w:t>
      </w:r>
      <w:r>
        <w:rPr>
          <w:bCs/>
          <w:color w:val="000000" w:themeColor="text1"/>
        </w:rPr>
        <w:t>, clarifying an apparent debate over whether their requirements were converging</w:t>
      </w:r>
      <w:r w:rsidRPr="001A65DD">
        <w:rPr>
          <w:bCs/>
          <w:color w:val="000000" w:themeColor="text1"/>
        </w:rPr>
        <w:t xml:space="preserve">. </w:t>
      </w:r>
      <w:r>
        <w:rPr>
          <w:bCs/>
          <w:color w:val="000000" w:themeColor="text1"/>
        </w:rPr>
        <w:t>We find overall consistency in policy scope but</w:t>
      </w:r>
      <w:r w:rsidRPr="001A65DD">
        <w:rPr>
          <w:bCs/>
          <w:color w:val="000000" w:themeColor="text1"/>
        </w:rPr>
        <w:t xml:space="preserve"> </w:t>
      </w:r>
      <w:r>
        <w:rPr>
          <w:bCs/>
          <w:color w:val="000000" w:themeColor="text1"/>
        </w:rPr>
        <w:t xml:space="preserve">an </w:t>
      </w:r>
      <w:r w:rsidR="00170BE2">
        <w:rPr>
          <w:bCs/>
          <w:color w:val="000000" w:themeColor="text1"/>
        </w:rPr>
        <w:t>“</w:t>
      </w:r>
      <w:r w:rsidRPr="001A65DD">
        <w:rPr>
          <w:bCs/>
          <w:color w:val="000000" w:themeColor="text1"/>
        </w:rPr>
        <w:t>upwardly diverging</w:t>
      </w:r>
      <w:r w:rsidR="00170BE2">
        <w:rPr>
          <w:bCs/>
          <w:color w:val="000000" w:themeColor="text1"/>
        </w:rPr>
        <w:t>”</w:t>
      </w:r>
      <w:r w:rsidRPr="001A65DD">
        <w:rPr>
          <w:bCs/>
          <w:color w:val="000000" w:themeColor="text1"/>
        </w:rPr>
        <w:t xml:space="preserve"> pattern in prescriptiveness—with the activist</w:t>
      </w:r>
      <w:r>
        <w:rPr>
          <w:bCs/>
          <w:color w:val="000000" w:themeColor="text1"/>
        </w:rPr>
        <w:t>-backed</w:t>
      </w:r>
      <w:r w:rsidRPr="001A65DD">
        <w:rPr>
          <w:bCs/>
          <w:color w:val="000000" w:themeColor="text1"/>
        </w:rPr>
        <w:t xml:space="preserve"> program targeting </w:t>
      </w:r>
      <w:r>
        <w:rPr>
          <w:bCs/>
          <w:color w:val="000000" w:themeColor="text1"/>
        </w:rPr>
        <w:t xml:space="preserve">Type </w:t>
      </w:r>
      <w:r w:rsidR="00170BE2">
        <w:rPr>
          <w:bCs/>
          <w:color w:val="000000" w:themeColor="text1"/>
        </w:rPr>
        <w:t>1</w:t>
      </w:r>
      <w:r>
        <w:rPr>
          <w:bCs/>
          <w:color w:val="000000" w:themeColor="text1"/>
        </w:rPr>
        <w:t xml:space="preserve"> </w:t>
      </w:r>
      <w:del w:id="21" w:author="DJL" w:date="2019-03-06T11:40:00Z">
        <w:r w:rsidDel="00F65793">
          <w:rPr>
            <w:bCs/>
            <w:color w:val="000000" w:themeColor="text1"/>
          </w:rPr>
          <w:delText>environmental regulations</w:delText>
        </w:r>
      </w:del>
      <w:ins w:id="22" w:author="DJL" w:date="2019-03-06T11:40:00Z">
        <w:r w:rsidR="00F65793">
          <w:rPr>
            <w:bCs/>
            <w:color w:val="000000" w:themeColor="text1"/>
          </w:rPr>
          <w:t>issues</w:t>
        </w:r>
      </w:ins>
      <w:r>
        <w:rPr>
          <w:bCs/>
          <w:color w:val="000000" w:themeColor="text1"/>
        </w:rPr>
        <w:t xml:space="preserve">, while </w:t>
      </w:r>
      <w:r w:rsidRPr="001A65DD">
        <w:rPr>
          <w:bCs/>
          <w:color w:val="000000" w:themeColor="text1"/>
        </w:rPr>
        <w:t>industry</w:t>
      </w:r>
      <w:r>
        <w:rPr>
          <w:bCs/>
          <w:color w:val="000000" w:themeColor="text1"/>
        </w:rPr>
        <w:t>-backed</w:t>
      </w:r>
      <w:r w:rsidRPr="001A65DD">
        <w:rPr>
          <w:bCs/>
          <w:color w:val="000000" w:themeColor="text1"/>
        </w:rPr>
        <w:t xml:space="preserve"> competitor </w:t>
      </w:r>
      <w:del w:id="23" w:author="DJL" w:date="2019-03-06T11:38:00Z">
        <w:r w:rsidDel="00170BE2">
          <w:rPr>
            <w:bCs/>
            <w:color w:val="000000" w:themeColor="text1"/>
          </w:rPr>
          <w:delText xml:space="preserve">programs </w:delText>
        </w:r>
      </w:del>
      <w:r>
        <w:rPr>
          <w:bCs/>
          <w:color w:val="000000" w:themeColor="text1"/>
        </w:rPr>
        <w:t>emphasiz</w:t>
      </w:r>
      <w:ins w:id="24" w:author="DJL" w:date="2019-03-06T11:38:00Z">
        <w:r w:rsidR="00170BE2">
          <w:rPr>
            <w:bCs/>
            <w:color w:val="000000" w:themeColor="text1"/>
          </w:rPr>
          <w:t>ed</w:t>
        </w:r>
      </w:ins>
      <w:del w:id="25" w:author="DJL" w:date="2019-03-06T11:38:00Z">
        <w:r w:rsidDel="00170BE2">
          <w:rPr>
            <w:bCs/>
            <w:color w:val="000000" w:themeColor="text1"/>
          </w:rPr>
          <w:delText>ing</w:delText>
        </w:r>
      </w:del>
      <w:r>
        <w:rPr>
          <w:bCs/>
          <w:color w:val="000000" w:themeColor="text1"/>
        </w:rPr>
        <w:t xml:space="preserve"> Type </w:t>
      </w:r>
      <w:r w:rsidR="00170BE2">
        <w:rPr>
          <w:bCs/>
          <w:color w:val="000000" w:themeColor="text1"/>
        </w:rPr>
        <w:t>2</w:t>
      </w:r>
      <w:r>
        <w:rPr>
          <w:bCs/>
          <w:color w:val="000000" w:themeColor="text1"/>
        </w:rPr>
        <w:t xml:space="preserve"> utility</w:t>
      </w:r>
      <w:ins w:id="26" w:author="DJL" w:date="2019-03-06T11:37:00Z">
        <w:r w:rsidR="00170BE2">
          <w:rPr>
            <w:bCs/>
            <w:color w:val="000000" w:themeColor="text1"/>
          </w:rPr>
          <w:t>-</w:t>
        </w:r>
      </w:ins>
      <w:del w:id="27" w:author="DJL" w:date="2019-03-06T11:37:00Z">
        <w:r w:rsidDel="00170BE2">
          <w:rPr>
            <w:bCs/>
            <w:color w:val="000000" w:themeColor="text1"/>
          </w:rPr>
          <w:delText xml:space="preserve"> </w:delText>
        </w:r>
      </w:del>
      <w:r>
        <w:rPr>
          <w:bCs/>
          <w:color w:val="000000" w:themeColor="text1"/>
        </w:rPr>
        <w:t xml:space="preserve">enhancing </w:t>
      </w:r>
      <w:del w:id="28" w:author="DJL" w:date="2019-03-06T11:40:00Z">
        <w:r w:rsidDel="00F65793">
          <w:rPr>
            <w:bCs/>
            <w:color w:val="000000" w:themeColor="text1"/>
          </w:rPr>
          <w:delText>regulations</w:delText>
        </w:r>
      </w:del>
      <w:ins w:id="29" w:author="DJL" w:date="2019-03-06T11:40:00Z">
        <w:r w:rsidR="00F65793">
          <w:rPr>
            <w:bCs/>
            <w:color w:val="000000" w:themeColor="text1"/>
          </w:rPr>
          <w:t>issues</w:t>
        </w:r>
      </w:ins>
      <w:r w:rsidRPr="001A65DD">
        <w:rPr>
          <w:bCs/>
          <w:color w:val="000000" w:themeColor="text1"/>
        </w:rPr>
        <w:t>.</w:t>
      </w:r>
      <w:r>
        <w:rPr>
          <w:bCs/>
          <w:color w:val="000000" w:themeColor="text1"/>
        </w:rPr>
        <w:t xml:space="preserve"> These results show that theory testing is impossible without disaggregating policy components.</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 xml:space="preserve">Many of </w:t>
      </w:r>
      <w:r w:rsidR="00684713" w:rsidRPr="00387397">
        <w:lastRenderedPageBreak/>
        <w:t>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30"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31" w:author="DJL" w:date="2019-03-06T08:12:00Z">
        <w:r w:rsidR="008D71DE" w:rsidRPr="00387397" w:rsidDel="0059459C">
          <w:delText xml:space="preserve">often </w:delText>
        </w:r>
      </w:del>
      <w:r w:rsidR="008D71DE" w:rsidRPr="00387397">
        <w:t>more stringent</w:t>
      </w:r>
      <w:ins w:id="32" w:author="DJL" w:date="2019-03-06T08:13:00Z">
        <w:r w:rsidR="0059459C">
          <w:t xml:space="preserve"> standards</w:t>
        </w:r>
      </w:ins>
      <w:r w:rsidR="008D71DE" w:rsidRPr="00387397">
        <w:t xml:space="preserve"> than public regulations</w:t>
      </w:r>
      <w:ins w:id="33" w:author="DJL" w:date="2019-03-06T08:13:00Z">
        <w:r w:rsidR="0059459C">
          <w:t xml:space="preserve"> require</w:t>
        </w:r>
      </w:ins>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34" w:author="DJL" w:date="2019-03-06T08:14:00Z">
        <w:r w:rsidR="00CC4E80" w:rsidRPr="00387397" w:rsidDel="0059459C">
          <w:delText>state</w:delText>
        </w:r>
        <w:r w:rsidR="00E05CF0" w:rsidRPr="00387397" w:rsidDel="0059459C">
          <w:delText xml:space="preserve"> power</w:delText>
        </w:r>
      </w:del>
      <w:ins w:id="35" w:author="DJL" w:date="2019-03-06T08:14:00Z">
        <w:r w:rsidR="0059459C">
          <w:t>the state</w:t>
        </w:r>
      </w:ins>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36" w:author="DJL" w:date="2019-03-06T08:16:00Z">
        <w:r w:rsidR="004004BE" w:rsidRPr="00387397" w:rsidDel="0059459C">
          <w:delText xml:space="preserve"> </w:delText>
        </w:r>
      </w:del>
      <w:ins w:id="37" w:author="DJL" w:date="2019-03-06T08:16:00Z">
        <w:r w:rsidR="0059459C">
          <w:t xml:space="preserve"> that aim to meet consumer demands</w:t>
        </w:r>
      </w:ins>
      <w:ins w:id="38" w:author="DJL" w:date="2019-03-06T08:18:00Z">
        <w:r w:rsidR="0059459C">
          <w:t xml:space="preserve"> for “socially responsible” production</w:t>
        </w:r>
      </w:ins>
      <w:ins w:id="39" w:author="DJL" w:date="2019-03-06T08:16:00Z">
        <w:r w:rsidR="0059459C">
          <w:t xml:space="preserve"> at a lower cost to firms</w:t>
        </w:r>
      </w:ins>
      <w:del w:id="40"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41" w:author="DJL" w:date="2019-03-06T08:19:00Z">
        <w:r w:rsidR="001A5125" w:rsidRPr="00387397" w:rsidDel="00353957">
          <w:rPr>
            <w:rFonts w:eastAsia="Times New Roman"/>
            <w:color w:val="000000" w:themeColor="text1"/>
            <w:lang w:eastAsia="zh-CN"/>
          </w:rPr>
          <w:delText xml:space="preserve">including </w:delText>
        </w:r>
      </w:del>
      <w:ins w:id="42"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43"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44"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45"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46" w:author="DJL" w:date="2019-03-06T08:23:00Z">
        <w:r w:rsidR="005903A0">
          <w:rPr>
            <w:rFonts w:eastAsia="Times New Roman"/>
            <w:color w:val="000000" w:themeColor="text1"/>
            <w:lang w:eastAsia="zh-CN"/>
          </w:rPr>
          <w:t>the field has paid</w:t>
        </w:r>
      </w:ins>
      <w:ins w:id="47" w:author="DJL" w:date="2019-03-06T08:21:00Z">
        <w:r w:rsidR="00353957">
          <w:rPr>
            <w:rFonts w:eastAsia="Times New Roman"/>
            <w:color w:val="000000" w:themeColor="text1"/>
            <w:lang w:eastAsia="zh-CN"/>
          </w:rPr>
          <w:t xml:space="preserve"> </w:t>
        </w:r>
      </w:ins>
      <w:del w:id="48"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49" w:author="DJL" w:date="2019-03-06T08:24:00Z">
        <w:r w:rsidR="00772D87" w:rsidRPr="00387397" w:rsidDel="005903A0">
          <w:rPr>
            <w:color w:val="000000" w:themeColor="text1"/>
          </w:rPr>
          <w:delText xml:space="preserve">Often, </w:delText>
        </w:r>
      </w:del>
      <w:del w:id="50" w:author="DJL" w:date="2019-03-06T08:23:00Z">
        <w:r w:rsidR="00283575" w:rsidDel="005903A0">
          <w:rPr>
            <w:color w:val="000000" w:themeColor="text1"/>
          </w:rPr>
          <w:delText xml:space="preserve">scholars </w:delText>
        </w:r>
      </w:del>
      <w:del w:id="51" w:author="DJL" w:date="2019-03-06T08:24:00Z">
        <w:r w:rsidR="00283575" w:rsidDel="005903A0">
          <w:rPr>
            <w:color w:val="000000" w:themeColor="text1"/>
          </w:rPr>
          <w:delText>make</w:delText>
        </w:r>
      </w:del>
      <w:ins w:id="52"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53" w:author="DJL" w:date="2019-03-06T08:24:00Z">
        <w:r w:rsidR="00283575" w:rsidDel="005903A0">
          <w:rPr>
            <w:color w:val="000000" w:themeColor="text1"/>
          </w:rPr>
          <w:delText xml:space="preserve">make conclusions </w:delText>
        </w:r>
      </w:del>
      <w:r w:rsidR="00283575">
        <w:rPr>
          <w:color w:val="000000" w:themeColor="text1"/>
        </w:rPr>
        <w:t xml:space="preserve">based </w:t>
      </w:r>
      <w:del w:id="54"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55"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56" w:author="DJL" w:date="2019-03-06T08:25:00Z">
        <w:r w:rsidR="005903A0">
          <w:rPr>
            <w:color w:val="000000" w:themeColor="text1"/>
          </w:rPr>
          <w:t>M</w:t>
        </w:r>
      </w:ins>
      <w:del w:id="57"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58" w:author="DJL" w:date="2019-03-06T08:26:00Z">
        <w:r w:rsidR="005903A0">
          <w:rPr>
            <w:color w:val="000000" w:themeColor="text1"/>
          </w:rPr>
          <w:t>While a</w:t>
        </w:r>
      </w:ins>
      <w:del w:id="59"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60" w:author="DJL" w:date="2019-03-06T08:26:00Z">
        <w:r w:rsidR="005903A0">
          <w:rPr>
            <w:color w:val="000000" w:themeColor="text1"/>
          </w:rPr>
          <w:t xml:space="preserve">, </w:t>
        </w:r>
      </w:ins>
      <w:ins w:id="61" w:author="DJL" w:date="2019-03-06T08:30:00Z">
        <w:r w:rsidR="005903A0">
          <w:rPr>
            <w:color w:val="000000" w:themeColor="text1"/>
          </w:rPr>
          <w:t xml:space="preserve">concepts of </w:t>
        </w:r>
      </w:ins>
      <w:ins w:id="62" w:author="DJL" w:date="2019-03-06T08:29:00Z">
        <w:r w:rsidR="005903A0">
          <w:rPr>
            <w:color w:val="000000" w:themeColor="text1"/>
          </w:rPr>
          <w:t>policy change are</w:t>
        </w:r>
      </w:ins>
      <w:ins w:id="63" w:author="DJL" w:date="2019-03-06T08:30:00Z">
        <w:r w:rsidR="005903A0">
          <w:rPr>
            <w:color w:val="000000" w:themeColor="text1"/>
          </w:rPr>
          <w:t xml:space="preserve"> less well-developed</w:t>
        </w:r>
      </w:ins>
      <w:ins w:id="64" w:author="DJL" w:date="2019-03-06T08:29:00Z">
        <w:r w:rsidR="005903A0">
          <w:rPr>
            <w:color w:val="000000" w:themeColor="text1"/>
          </w:rPr>
          <w:t xml:space="preserve"> </w:t>
        </w:r>
      </w:ins>
      <w:ins w:id="65" w:author="DJL" w:date="2019-03-06T08:26:00Z">
        <w:r w:rsidR="005903A0">
          <w:rPr>
            <w:color w:val="000000" w:themeColor="text1"/>
          </w:rPr>
          <w:t xml:space="preserve">private governance </w:t>
        </w:r>
      </w:ins>
      <w:ins w:id="66" w:author="DJL" w:date="2019-03-06T08:30:00Z">
        <w:r w:rsidR="005903A0">
          <w:rPr>
            <w:color w:val="000000" w:themeColor="text1"/>
          </w:rPr>
          <w:t>scholarship</w:t>
        </w:r>
      </w:ins>
      <w:ins w:id="67" w:author="DJL" w:date="2019-03-06T08:26:00Z">
        <w:r w:rsidR="005903A0">
          <w:rPr>
            <w:color w:val="000000" w:themeColor="text1"/>
          </w:rPr>
          <w:t>.</w:t>
        </w:r>
      </w:ins>
      <w:del w:id="68"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69"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lastRenderedPageBreak/>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lastRenderedPageBreak/>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70"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73"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76"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77"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78"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79"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80"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81" w:author="DJL" w:date="2019-03-06T08:42:00Z">
        <w:r w:rsidR="00CE3111" w:rsidRPr="00387397" w:rsidDel="00B877C6">
          <w:rPr>
            <w:color w:val="000000" w:themeColor="text1"/>
          </w:rPr>
          <w:delText xml:space="preserve">industry </w:delText>
        </w:r>
      </w:del>
      <w:ins w:id="82"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83" w:author="DJL" w:date="2019-03-06T08:43:00Z">
        <w:r w:rsidR="00B877C6">
          <w:rPr>
            <w:color w:val="000000" w:themeColor="text1"/>
          </w:rPr>
          <w:t>. B</w:t>
        </w:r>
      </w:ins>
      <w:del w:id="84"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85"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86"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87"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88"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 xml:space="preserve">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89"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89"/>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90" w:author="DJL" w:date="2019-03-06T08:58:00Z">
        <w:r w:rsidR="003E4DC1">
          <w:rPr>
            <w:color w:val="000000" w:themeColor="text1"/>
          </w:rPr>
          <w:t>s</w:t>
        </w:r>
      </w:ins>
      <w:r w:rsidR="00D80E3C" w:rsidRPr="00387397">
        <w:rPr>
          <w:color w:val="000000" w:themeColor="text1"/>
        </w:rPr>
        <w:t xml:space="preserve"> or change</w:t>
      </w:r>
      <w:ins w:id="91" w:author="DJL" w:date="2019-03-06T08:58:00Z">
        <w:r w:rsidR="003E4DC1">
          <w:rPr>
            <w:color w:val="000000" w:themeColor="text1"/>
          </w:rPr>
          <w:t>s</w:t>
        </w:r>
      </w:ins>
      <w:r w:rsidR="00D80E3C" w:rsidRPr="00387397">
        <w:rPr>
          <w:color w:val="000000" w:themeColor="text1"/>
        </w:rPr>
        <w:t xml:space="preserve"> in policy</w:t>
      </w:r>
      <w:ins w:id="92" w:author="DJL" w:date="2019-03-06T09:01:00Z">
        <w:r w:rsidR="00E536E3">
          <w:rPr>
            <w:color w:val="000000" w:themeColor="text1"/>
          </w:rPr>
          <w:t xml:space="preserve">. </w:t>
        </w:r>
      </w:ins>
      <w:ins w:id="93" w:author="DJL" w:date="2019-03-06T09:03:00Z">
        <w:r w:rsidR="00E536E3">
          <w:rPr>
            <w:color w:val="000000" w:themeColor="text1"/>
          </w:rPr>
          <w:t>T</w:t>
        </w:r>
      </w:ins>
      <w:ins w:id="94" w:author="DJL" w:date="2019-03-06T09:02:00Z">
        <w:r w:rsidR="00E536E3">
          <w:rPr>
            <w:color w:val="000000" w:themeColor="text1"/>
          </w:rPr>
          <w:t>esting or adjudicating among these theories</w:t>
        </w:r>
      </w:ins>
      <w:ins w:id="95" w:author="DJL" w:date="2019-03-06T09:03:00Z">
        <w:r w:rsidR="00E536E3">
          <w:rPr>
            <w:color w:val="000000" w:themeColor="text1"/>
          </w:rPr>
          <w:t xml:space="preserve"> thus</w:t>
        </w:r>
      </w:ins>
      <w:ins w:id="96" w:author="DJL" w:date="2019-03-06T09:02:00Z">
        <w:r w:rsidR="00E536E3">
          <w:rPr>
            <w:color w:val="000000" w:themeColor="text1"/>
          </w:rPr>
          <w:t xml:space="preserve"> requires consistent</w:t>
        </w:r>
      </w:ins>
      <w:ins w:id="97" w:author="DJL" w:date="2019-03-06T09:01:00Z">
        <w:r w:rsidR="00E536E3">
          <w:rPr>
            <w:color w:val="000000" w:themeColor="text1"/>
          </w:rPr>
          <w:t xml:space="preserve"> m</w:t>
        </w:r>
        <w:r w:rsidR="003E4DC1">
          <w:rPr>
            <w:color w:val="000000" w:themeColor="text1"/>
          </w:rPr>
          <w:t>easure</w:t>
        </w:r>
      </w:ins>
      <w:ins w:id="98" w:author="DJL" w:date="2019-03-06T09:02:00Z">
        <w:r w:rsidR="00E536E3">
          <w:rPr>
            <w:color w:val="000000" w:themeColor="text1"/>
          </w:rPr>
          <w:t>s</w:t>
        </w:r>
      </w:ins>
      <w:ins w:id="99" w:author="DJL" w:date="2019-03-06T09:01:00Z">
        <w:r w:rsidR="00E536E3">
          <w:rPr>
            <w:color w:val="000000" w:themeColor="text1"/>
          </w:rPr>
          <w:t xml:space="preserve"> of policy change</w:t>
        </w:r>
      </w:ins>
      <w:ins w:id="100" w:author="DJL" w:date="2019-03-06T09:02:00Z">
        <w:r w:rsidR="00E536E3">
          <w:rPr>
            <w:color w:val="000000" w:themeColor="text1"/>
          </w:rPr>
          <w:t xml:space="preserve">. </w:t>
        </w:r>
      </w:ins>
      <w:del w:id="101"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102"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103" w:author="DJL" w:date="2019-03-06T09:06:00Z">
        <w:r w:rsidRPr="00387397" w:rsidDel="00E536E3">
          <w:rPr>
            <w:color w:val="000000" w:themeColor="text1"/>
          </w:rPr>
          <w:delText xml:space="preserve">theoretical </w:delText>
        </w:r>
      </w:del>
      <w:ins w:id="104"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105" w:author="DJL" w:date="2019-03-06T05:20:00Z">
        <w:r w:rsidR="00673F15">
          <w:rPr>
            <w:color w:val="000000" w:themeColor="text1"/>
          </w:rPr>
          <w:t>;</w:t>
        </w:r>
      </w:ins>
      <w:del w:id="106"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107" w:author="DJL" w:date="2019-03-06T09:08:00Z">
        <w:r w:rsidR="000F3031" w:rsidRPr="00387397" w:rsidDel="00E536E3">
          <w:rPr>
            <w:color w:val="000000" w:themeColor="text1"/>
          </w:rPr>
          <w:delText xml:space="preserve">this and other </w:delText>
        </w:r>
      </w:del>
      <w:ins w:id="108"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109" w:author="DJL" w:date="2019-03-06T09:08:00Z">
        <w:r w:rsidR="00E536E3">
          <w:rPr>
            <w:color w:val="000000" w:themeColor="text1"/>
          </w:rPr>
          <w:t>.</w:t>
        </w:r>
      </w:ins>
      <w:del w:id="110"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111"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xml:space="preserve">, exotics, reserves, </w:t>
      </w:r>
      <w:del w:id="112"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113"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114" w:author="DJL" w:date="2019-03-06T09:38:00Z">
        <w:r>
          <w:rPr>
            <w:rFonts w:eastAsia="Times New Roman"/>
            <w:color w:val="000000" w:themeColor="text1"/>
          </w:rPr>
          <w:t xml:space="preserve">Studies with broader measurement concepts </w:t>
        </w:r>
      </w:ins>
      <w:ins w:id="115" w:author="DJL" w:date="2019-03-06T09:39:00Z">
        <w:r>
          <w:rPr>
            <w:rFonts w:eastAsia="Times New Roman"/>
            <w:color w:val="000000" w:themeColor="text1"/>
          </w:rPr>
          <w:t>(see</w:t>
        </w:r>
      </w:ins>
      <w:ins w:id="116" w:author="DJL" w:date="2019-03-06T09:38:00Z">
        <w:r>
          <w:rPr>
            <w:rFonts w:eastAsia="Times New Roman"/>
            <w:color w:val="000000" w:themeColor="text1"/>
          </w:rPr>
          <w:t xml:space="preserve"> </w:t>
        </w:r>
        <w:r w:rsidRPr="00387397">
          <w:rPr>
            <w:rFonts w:eastAsia="Times New Roman"/>
            <w:color w:val="000000" w:themeColor="text1"/>
          </w:rPr>
          <w:t>Table 1</w:t>
        </w:r>
      </w:ins>
      <w:ins w:id="117" w:author="DJL" w:date="2019-03-06T09:39:00Z">
        <w:r>
          <w:rPr>
            <w:rFonts w:eastAsia="Times New Roman"/>
            <w:color w:val="000000" w:themeColor="text1"/>
          </w:rPr>
          <w:t>)</w:t>
        </w:r>
      </w:ins>
      <w:ins w:id="118"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19" w:author="DJL" w:date="2019-03-06T09:39:00Z">
        <w:r>
          <w:rPr>
            <w:rFonts w:eastAsia="Times New Roman"/>
            <w:color w:val="000000" w:themeColor="text1"/>
          </w:rPr>
          <w:t>is</w:t>
        </w:r>
      </w:ins>
      <w:del w:id="120"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21" w:author="DJL" w:date="2019-03-06T09:33:00Z">
        <w:r w:rsidR="001B1297" w:rsidRPr="00387397" w:rsidDel="00284AF6">
          <w:rPr>
            <w:rFonts w:eastAsia="Times New Roman"/>
            <w:color w:val="000000" w:themeColor="text1"/>
          </w:rPr>
          <w:delText xml:space="preserve"> </w:delText>
        </w:r>
      </w:del>
      <w:del w:id="122"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w:t>
      </w:r>
      <w:r w:rsidR="0038489B" w:rsidRPr="00387397">
        <w:rPr>
          <w:rFonts w:eastAsia="Times New Roman"/>
          <w:color w:val="000000" w:themeColor="text1"/>
        </w:rPr>
        <w:lastRenderedPageBreak/>
        <w:t xml:space="preserve">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085B5A73" w:rsidR="00D255B0" w:rsidRPr="00387397" w:rsidRDefault="00C37BC8" w:rsidP="00387397">
      <w:pPr>
        <w:spacing w:line="480" w:lineRule="auto"/>
        <w:rPr>
          <w:color w:val="000000" w:themeColor="text1"/>
        </w:rPr>
      </w:pPr>
      <w:r w:rsidRPr="00387397">
        <w:rPr>
          <w:b/>
          <w:color w:val="000000" w:themeColor="text1"/>
        </w:rPr>
        <w:t>Compliance costs</w:t>
      </w:r>
      <w:ins w:id="123" w:author="DJL" w:date="2019-03-06T09:44:00Z">
        <w:r w:rsidR="005F7DC8">
          <w:rPr>
            <w:b/>
            <w:color w:val="000000" w:themeColor="text1"/>
          </w:rPr>
          <w:t xml:space="preserve"> and competition</w:t>
        </w:r>
      </w:ins>
      <w:del w:id="124"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proposition</w:t>
      </w:r>
      <w:ins w:id="125" w:author="DJL" w:date="2019-03-06T09:44:00Z">
        <w:r w:rsidR="005F7DC8">
          <w:rPr>
            <w:color w:val="000000" w:themeColor="text1"/>
          </w:rPr>
          <w:t>s</w:t>
        </w:r>
      </w:ins>
      <w:r w:rsidR="00BB2C6D" w:rsidRPr="00387397">
        <w:rPr>
          <w:color w:val="000000" w:themeColor="text1"/>
        </w:rPr>
        <w:t xml:space="preserve">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w:t>
      </w:r>
      <w:del w:id="126" w:author="DJL" w:date="2019-03-06T09:44:00Z">
        <w:r w:rsidR="005756EA" w:rsidDel="005F7DC8">
          <w:rPr>
            <w:color w:val="000000" w:themeColor="text1"/>
          </w:rPr>
          <w:delText xml:space="preserve">but </w:delText>
        </w:r>
      </w:del>
      <w:ins w:id="127" w:author="DJL" w:date="2019-03-06T09:44:00Z">
        <w:r w:rsidR="005F7DC8">
          <w:rPr>
            <w:color w:val="000000" w:themeColor="text1"/>
          </w:rPr>
          <w:t xml:space="preserve">and </w:t>
        </w:r>
      </w:ins>
      <w:r w:rsidR="00923B7F" w:rsidRPr="00387397">
        <w:rPr>
          <w:color w:val="000000" w:themeColor="text1"/>
        </w:rPr>
        <w:t xml:space="preserve">that programs change in </w:t>
      </w:r>
      <w:r w:rsidR="00923B7F" w:rsidRPr="00387397">
        <w:rPr>
          <w:color w:val="000000" w:themeColor="text1"/>
        </w:rPr>
        <w:lastRenderedPageBreak/>
        <w:t>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w:t>
      </w:r>
      <w:del w:id="128"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129"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t>
      </w:r>
      <w:r w:rsidR="0099356D" w:rsidRPr="00387397">
        <w:rPr>
          <w:color w:val="000000" w:themeColor="text1"/>
        </w:rPr>
        <w:lastRenderedPageBreak/>
        <w:t xml:space="preserve">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130" w:author="DJL" w:date="2019-03-06T05:24:00Z"/>
          <w:color w:val="000000" w:themeColor="text1"/>
        </w:rPr>
      </w:pPr>
    </w:p>
    <w:p w14:paraId="16CD5310" w14:textId="0C4E0625" w:rsidR="008B6C5D" w:rsidRDefault="0070156E" w:rsidP="00387397">
      <w:pPr>
        <w:spacing w:line="480" w:lineRule="auto"/>
        <w:rPr>
          <w:ins w:id="131" w:author="DJL" w:date="2019-03-06T05:44:00Z"/>
          <w:color w:val="000000" w:themeColor="text1"/>
        </w:rPr>
      </w:pPr>
      <w:ins w:id="132" w:author="DJL" w:date="2019-03-06T05:29:00Z">
        <w:r>
          <w:rPr>
            <w:color w:val="000000" w:themeColor="text1"/>
          </w:rPr>
          <w:t xml:space="preserve">We suggest that </w:t>
        </w:r>
      </w:ins>
      <w:ins w:id="133" w:author="DJL" w:date="2019-03-06T05:31:00Z">
        <w:r>
          <w:rPr>
            <w:color w:val="000000" w:themeColor="text1"/>
          </w:rPr>
          <w:t xml:space="preserve">relative stringency on a given issue depends on whether </w:t>
        </w:r>
      </w:ins>
      <w:ins w:id="134" w:author="DJL" w:date="2019-03-06T09:50:00Z">
        <w:r w:rsidR="005F7DC8">
          <w:rPr>
            <w:color w:val="000000" w:themeColor="text1"/>
          </w:rPr>
          <w:t>it</w:t>
        </w:r>
      </w:ins>
      <w:ins w:id="135" w:author="DJL" w:date="2019-03-06T05:32:00Z">
        <w:r>
          <w:rPr>
            <w:color w:val="000000" w:themeColor="text1"/>
          </w:rPr>
          <w:t xml:space="preserve"> result</w:t>
        </w:r>
      </w:ins>
      <w:ins w:id="136" w:author="DJL" w:date="2019-03-06T09:50:00Z">
        <w:r w:rsidR="005F7DC8">
          <w:rPr>
            <w:color w:val="000000" w:themeColor="text1"/>
          </w:rPr>
          <w:t>s</w:t>
        </w:r>
      </w:ins>
      <w:ins w:id="137" w:author="DJL" w:date="2019-03-06T05:32:00Z">
        <w:r>
          <w:rPr>
            <w:color w:val="000000" w:themeColor="text1"/>
          </w:rPr>
          <w:t xml:space="preserve"> in net costs or </w:t>
        </w:r>
      </w:ins>
      <w:ins w:id="138" w:author="DJL" w:date="2019-03-06T09:50:00Z">
        <w:r w:rsidR="005F7DC8">
          <w:rPr>
            <w:color w:val="000000" w:themeColor="text1"/>
          </w:rPr>
          <w:t xml:space="preserve">net </w:t>
        </w:r>
      </w:ins>
      <w:ins w:id="139" w:author="DJL" w:date="2019-03-06T05:32:00Z">
        <w:r>
          <w:rPr>
            <w:color w:val="000000" w:themeColor="text1"/>
          </w:rPr>
          <w:t xml:space="preserve">benefits to the industry. </w:t>
        </w:r>
      </w:ins>
      <w:ins w:id="140" w:author="DJL" w:date="2019-03-06T05:36:00Z">
        <w:r w:rsidR="008B6C5D">
          <w:rPr>
            <w:color w:val="000000" w:themeColor="text1"/>
          </w:rPr>
          <w:t xml:space="preserve">Activist-backed </w:t>
        </w:r>
      </w:ins>
      <w:ins w:id="141" w:author="DJL" w:date="2019-03-06T05:37:00Z">
        <w:r w:rsidR="008B6C5D">
          <w:rPr>
            <w:color w:val="000000" w:themeColor="text1"/>
          </w:rPr>
          <w:t>programs</w:t>
        </w:r>
      </w:ins>
      <w:ins w:id="142" w:author="DJL" w:date="2019-03-06T05:36:00Z">
        <w:r w:rsidR="008B6C5D">
          <w:rPr>
            <w:color w:val="000000" w:themeColor="text1"/>
          </w:rPr>
          <w:t xml:space="preserve"> drive stringency</w:t>
        </w:r>
      </w:ins>
      <w:ins w:id="143" w:author="DJL" w:date="2019-03-06T05:34:00Z">
        <w:r w:rsidR="008B6C5D">
          <w:rPr>
            <w:color w:val="000000" w:themeColor="text1"/>
          </w:rPr>
          <w:t xml:space="preserve"> </w:t>
        </w:r>
      </w:ins>
      <w:ins w:id="144" w:author="DJL" w:date="2019-03-06T05:38:00Z">
        <w:r w:rsidR="008B6C5D">
          <w:rPr>
            <w:color w:val="000000" w:themeColor="text1"/>
          </w:rPr>
          <w:t xml:space="preserve">on </w:t>
        </w:r>
      </w:ins>
      <w:ins w:id="145" w:author="DJL" w:date="2019-03-06T05:34:00Z">
        <w:r w:rsidR="008B6C5D">
          <w:rPr>
            <w:color w:val="000000" w:themeColor="text1"/>
          </w:rPr>
          <w:t>the first type of issue, where requirements impose costs</w:t>
        </w:r>
      </w:ins>
      <w:ins w:id="146" w:author="DJL" w:date="2019-03-06T09:51:00Z">
        <w:r w:rsidR="005F7DC8">
          <w:rPr>
            <w:color w:val="000000" w:themeColor="text1"/>
          </w:rPr>
          <w:t xml:space="preserve"> on firms</w:t>
        </w:r>
      </w:ins>
      <w:ins w:id="147" w:author="DJL" w:date="2019-03-06T05:34:00Z">
        <w:r w:rsidR="008B6C5D">
          <w:rPr>
            <w:color w:val="000000" w:themeColor="text1"/>
          </w:rPr>
          <w:t xml:space="preserve"> in order to achieve social or ecological goals.</w:t>
        </w:r>
      </w:ins>
      <w:ins w:id="148" w:author="DJL" w:date="2019-03-06T07:43:00Z">
        <w:r w:rsidR="00830A1B">
          <w:rPr>
            <w:color w:val="000000" w:themeColor="text1"/>
          </w:rPr>
          <w:t xml:space="preserve"> We call these “</w:t>
        </w:r>
      </w:ins>
      <w:ins w:id="149" w:author="DJL" w:date="2019-03-06T07:44:00Z">
        <w:r w:rsidR="00830A1B">
          <w:rPr>
            <w:color w:val="000000" w:themeColor="text1"/>
          </w:rPr>
          <w:t>activist-driven issues.”</w:t>
        </w:r>
      </w:ins>
      <w:ins w:id="150" w:author="DJL" w:date="2019-03-06T05:34:00Z">
        <w:r w:rsidR="008B6C5D">
          <w:rPr>
            <w:color w:val="000000" w:themeColor="text1"/>
          </w:rPr>
          <w:t xml:space="preserve"> </w:t>
        </w:r>
      </w:ins>
      <w:ins w:id="151" w:author="DJL" w:date="2019-03-06T05:38:00Z">
        <w:r w:rsidR="008B6C5D">
          <w:rPr>
            <w:color w:val="000000" w:themeColor="text1"/>
          </w:rPr>
          <w:t xml:space="preserve">On these issues, an industry-backed </w:t>
        </w:r>
      </w:ins>
      <w:ins w:id="152" w:author="DJL" w:date="2019-03-06T09:51:00Z">
        <w:r w:rsidR="005F7DC8">
          <w:rPr>
            <w:color w:val="000000" w:themeColor="text1"/>
          </w:rPr>
          <w:t xml:space="preserve">program </w:t>
        </w:r>
      </w:ins>
      <w:ins w:id="153" w:author="DJL" w:date="2019-03-06T05:38:00Z">
        <w:r w:rsidR="008B6C5D">
          <w:rPr>
            <w:color w:val="000000" w:themeColor="text1"/>
          </w:rPr>
          <w:t xml:space="preserve">must balance </w:t>
        </w:r>
      </w:ins>
      <w:ins w:id="154" w:author="DJL" w:date="2019-03-06T05:39:00Z">
        <w:r w:rsidR="008B6C5D">
          <w:rPr>
            <w:color w:val="000000" w:themeColor="text1"/>
          </w:rPr>
          <w:t>achieving</w:t>
        </w:r>
      </w:ins>
      <w:ins w:id="155" w:author="DJL" w:date="2019-03-06T05:38:00Z">
        <w:r w:rsidR="008B6C5D">
          <w:rPr>
            <w:color w:val="000000" w:themeColor="text1"/>
          </w:rPr>
          <w:t xml:space="preserve"> </w:t>
        </w:r>
      </w:ins>
      <w:ins w:id="156"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157" w:author="DJL" w:date="2019-03-06T09:51:00Z">
        <w:r w:rsidR="005F7DC8">
          <w:rPr>
            <w:color w:val="000000" w:themeColor="text1"/>
          </w:rPr>
          <w:t xml:space="preserve"> costs</w:t>
        </w:r>
      </w:ins>
      <w:ins w:id="158" w:author="DJL" w:date="2019-03-06T05:39:00Z">
        <w:r w:rsidR="008B6C5D">
          <w:rPr>
            <w:color w:val="000000" w:themeColor="text1"/>
          </w:rPr>
          <w:t xml:space="preserve">. </w:t>
        </w:r>
      </w:ins>
      <w:ins w:id="159" w:author="DJL" w:date="2019-03-06T05:40:00Z">
        <w:r w:rsidR="008B6C5D">
          <w:rPr>
            <w:color w:val="000000" w:themeColor="text1"/>
          </w:rPr>
          <w:t>The</w:t>
        </w:r>
      </w:ins>
      <w:ins w:id="160" w:author="DJL" w:date="2019-03-06T05:39:00Z">
        <w:r w:rsidR="008B6C5D">
          <w:rPr>
            <w:color w:val="000000" w:themeColor="text1"/>
          </w:rPr>
          <w:t xml:space="preserve"> </w:t>
        </w:r>
      </w:ins>
      <w:ins w:id="161" w:author="DJL" w:date="2019-03-06T05:40:00Z">
        <w:r w:rsidR="008B6C5D">
          <w:rPr>
            <w:color w:val="000000" w:themeColor="text1"/>
          </w:rPr>
          <w:t xml:space="preserve">result is likely to be a lower level of stringency </w:t>
        </w:r>
      </w:ins>
      <w:ins w:id="162" w:author="DJL" w:date="2019-03-06T05:41:00Z">
        <w:r w:rsidR="008B6C5D">
          <w:rPr>
            <w:color w:val="000000" w:themeColor="text1"/>
          </w:rPr>
          <w:t xml:space="preserve">than </w:t>
        </w:r>
      </w:ins>
      <w:ins w:id="163" w:author="DJL" w:date="2019-03-06T05:42:00Z">
        <w:r w:rsidR="008B6C5D">
          <w:rPr>
            <w:color w:val="000000" w:themeColor="text1"/>
          </w:rPr>
          <w:t xml:space="preserve">that of </w:t>
        </w:r>
      </w:ins>
      <w:ins w:id="164" w:author="DJL" w:date="2019-03-06T05:41:00Z">
        <w:r w:rsidR="008B6C5D">
          <w:rPr>
            <w:color w:val="000000" w:themeColor="text1"/>
          </w:rPr>
          <w:t>activist-backed programs</w:t>
        </w:r>
      </w:ins>
      <w:ins w:id="165" w:author="DJL" w:date="2019-03-06T05:42:00Z">
        <w:r w:rsidR="008B6C5D">
          <w:rPr>
            <w:color w:val="000000" w:themeColor="text1"/>
          </w:rPr>
          <w:t xml:space="preserve">, especially where industry-backed programs </w:t>
        </w:r>
      </w:ins>
      <w:ins w:id="166" w:author="DJL" w:date="2019-03-06T05:43:00Z">
        <w:r w:rsidR="008B6C5D">
          <w:rPr>
            <w:color w:val="000000" w:themeColor="text1"/>
          </w:rPr>
          <w:t>can more easily create an impression of stringency or where compliance costs are high</w:t>
        </w:r>
      </w:ins>
      <w:ins w:id="167" w:author="DJL" w:date="2019-03-06T05:41:00Z">
        <w:r w:rsidR="008B6C5D">
          <w:rPr>
            <w:color w:val="000000" w:themeColor="text1"/>
          </w:rPr>
          <w:t>.</w:t>
        </w:r>
      </w:ins>
    </w:p>
    <w:p w14:paraId="3EF99A0D" w14:textId="77777777" w:rsidR="00407838" w:rsidRDefault="00407838" w:rsidP="00387397">
      <w:pPr>
        <w:spacing w:line="480" w:lineRule="auto"/>
        <w:rPr>
          <w:ins w:id="168" w:author="DJL" w:date="2019-03-06T05:44:00Z"/>
          <w:color w:val="000000" w:themeColor="text1"/>
        </w:rPr>
      </w:pPr>
    </w:p>
    <w:p w14:paraId="5F2AD7CC" w14:textId="1CEA91CA" w:rsidR="0070156E" w:rsidRPr="00387397" w:rsidRDefault="00407838" w:rsidP="00387397">
      <w:pPr>
        <w:spacing w:line="480" w:lineRule="auto"/>
        <w:rPr>
          <w:color w:val="000000" w:themeColor="text1"/>
        </w:rPr>
      </w:pPr>
      <w:ins w:id="169" w:author="DJL" w:date="2019-03-06T09:52:00Z">
        <w:r>
          <w:rPr>
            <w:color w:val="000000" w:themeColor="text1"/>
          </w:rPr>
          <w:t>T</w:t>
        </w:r>
      </w:ins>
      <w:ins w:id="170" w:author="DJL" w:date="2019-03-06T05:44:00Z">
        <w:r w:rsidR="00D422C1">
          <w:rPr>
            <w:color w:val="000000" w:themeColor="text1"/>
          </w:rPr>
          <w:t xml:space="preserve">he second type of issue, where requirements provide net benefits to the </w:t>
        </w:r>
        <w:r w:rsidR="005F7DC8">
          <w:rPr>
            <w:color w:val="000000" w:themeColor="text1"/>
          </w:rPr>
          <w:t xml:space="preserve">industry, </w:t>
        </w:r>
      </w:ins>
      <w:ins w:id="171" w:author="DJL" w:date="2019-03-06T09:53:00Z">
        <w:r>
          <w:rPr>
            <w:color w:val="000000" w:themeColor="text1"/>
          </w:rPr>
          <w:t>likely has the opposite result</w:t>
        </w:r>
      </w:ins>
      <w:ins w:id="172" w:author="DJL" w:date="2019-03-06T05:44:00Z">
        <w:r w:rsidR="00D422C1">
          <w:rPr>
            <w:color w:val="000000" w:themeColor="text1"/>
          </w:rPr>
          <w:t xml:space="preserve">. Here, activist-backed programs have little incentive to </w:t>
        </w:r>
      </w:ins>
      <w:ins w:id="173" w:author="DJL" w:date="2019-03-06T05:45:00Z">
        <w:r w:rsidR="00D422C1">
          <w:rPr>
            <w:color w:val="000000" w:themeColor="text1"/>
          </w:rPr>
          <w:t xml:space="preserve">develop stringent requirements because </w:t>
        </w:r>
      </w:ins>
      <w:ins w:id="174" w:author="DJL" w:date="2019-03-06T09:53:00Z">
        <w:r w:rsidR="009C015F">
          <w:rPr>
            <w:color w:val="000000" w:themeColor="text1"/>
          </w:rPr>
          <w:t>activist</w:t>
        </w:r>
      </w:ins>
      <w:ins w:id="175" w:author="DJL" w:date="2019-03-06T05:45:00Z">
        <w:r w:rsidR="00D422C1">
          <w:rPr>
            <w:color w:val="000000" w:themeColor="text1"/>
          </w:rPr>
          <w:t xml:space="preserve"> pressure is not needed. </w:t>
        </w:r>
      </w:ins>
      <w:ins w:id="176" w:author="DJL" w:date="2019-03-06T07:44:00Z">
        <w:r w:rsidR="00830A1B">
          <w:rPr>
            <w:color w:val="000000" w:themeColor="text1"/>
          </w:rPr>
          <w:t xml:space="preserve">We call these “industry-driven issues.” </w:t>
        </w:r>
      </w:ins>
      <w:ins w:id="177" w:author="DJL" w:date="2019-03-06T05:45:00Z">
        <w:r w:rsidR="00D422C1">
          <w:rPr>
            <w:color w:val="000000" w:themeColor="text1"/>
          </w:rPr>
          <w:t>On these issues</w:t>
        </w:r>
      </w:ins>
      <w:ins w:id="178" w:author="DJL" w:date="2019-03-06T05:41:00Z">
        <w:r w:rsidR="00D422C1">
          <w:rPr>
            <w:color w:val="000000" w:themeColor="text1"/>
          </w:rPr>
          <w:t xml:space="preserve">, industry-backed </w:t>
        </w:r>
      </w:ins>
      <w:ins w:id="179" w:author="DJL" w:date="2019-03-06T09:54:00Z">
        <w:r w:rsidR="009C015F">
          <w:rPr>
            <w:color w:val="000000" w:themeColor="text1"/>
          </w:rPr>
          <w:t xml:space="preserve">certification </w:t>
        </w:r>
      </w:ins>
      <w:ins w:id="180" w:author="DJL" w:date="2019-03-06T05:41:00Z">
        <w:r w:rsidR="00D422C1">
          <w:rPr>
            <w:color w:val="000000" w:themeColor="text1"/>
          </w:rPr>
          <w:t>programs may serve a similar function to industry associations</w:t>
        </w:r>
      </w:ins>
      <w:ins w:id="181" w:author="DJL" w:date="2019-03-06T05:48:00Z">
        <w:r w:rsidR="00D422C1">
          <w:rPr>
            <w:color w:val="000000" w:themeColor="text1"/>
          </w:rPr>
          <w:t>—</w:t>
        </w:r>
      </w:ins>
      <w:ins w:id="182" w:author="DJL" w:date="2019-03-06T05:41:00Z">
        <w:r w:rsidR="00D422C1">
          <w:rPr>
            <w:color w:val="000000" w:themeColor="text1"/>
          </w:rPr>
          <w:t xml:space="preserve">coordinating </w:t>
        </w:r>
      </w:ins>
      <w:ins w:id="183" w:author="DJL" w:date="2019-03-06T05:48:00Z">
        <w:r w:rsidR="00D422C1">
          <w:rPr>
            <w:color w:val="000000" w:themeColor="text1"/>
          </w:rPr>
          <w:t>resources and solving collective action problems related to industry reputation</w:t>
        </w:r>
      </w:ins>
      <w:ins w:id="184" w:author="DJL" w:date="2019-03-06T05:49:00Z">
        <w:r w:rsidR="00D422C1">
          <w:rPr>
            <w:color w:val="000000" w:themeColor="text1"/>
          </w:rPr>
          <w:t xml:space="preserve"> (e.g. through public image campaigns)</w:t>
        </w:r>
      </w:ins>
      <w:ins w:id="185" w:author="DJL" w:date="2019-03-06T05:48:00Z">
        <w:r w:rsidR="00D422C1">
          <w:rPr>
            <w:color w:val="000000" w:themeColor="text1"/>
          </w:rPr>
          <w:t xml:space="preserve"> and capacity (e.g. </w:t>
        </w:r>
      </w:ins>
      <w:ins w:id="186" w:author="DJL" w:date="2019-03-06T05:50:00Z">
        <w:r w:rsidR="00D422C1">
          <w:rPr>
            <w:color w:val="000000" w:themeColor="text1"/>
          </w:rPr>
          <w:t xml:space="preserve">by </w:t>
        </w:r>
      </w:ins>
      <w:ins w:id="187" w:author="DJL" w:date="2019-03-06T05:49:00Z">
        <w:r w:rsidR="00D422C1">
          <w:rPr>
            <w:color w:val="000000" w:themeColor="text1"/>
          </w:rPr>
          <w:t xml:space="preserve">developing collective goods like </w:t>
        </w:r>
      </w:ins>
      <w:ins w:id="188" w:author="DJL" w:date="2019-03-06T09:54:00Z">
        <w:r w:rsidR="009C015F">
          <w:rPr>
            <w:color w:val="000000" w:themeColor="text1"/>
          </w:rPr>
          <w:t xml:space="preserve">technical knowledge </w:t>
        </w:r>
      </w:ins>
      <w:ins w:id="189" w:author="DJL" w:date="2019-03-06T09:55:00Z">
        <w:r w:rsidR="009C015F">
          <w:rPr>
            <w:color w:val="000000" w:themeColor="text1"/>
          </w:rPr>
          <w:t xml:space="preserve">or </w:t>
        </w:r>
      </w:ins>
      <w:ins w:id="190" w:author="DJL" w:date="2019-03-06T05:48:00Z">
        <w:r w:rsidR="00D422C1">
          <w:rPr>
            <w:color w:val="000000" w:themeColor="text1"/>
          </w:rPr>
          <w:t>a skilled workforce)</w:t>
        </w:r>
      </w:ins>
      <w:ins w:id="191" w:author="DJL" w:date="2019-03-06T05:49:00Z">
        <w:r w:rsidR="00D422C1">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60E5B581"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del w:id="192" w:author="DJL" w:date="2019-03-06T09:59:00Z">
        <w:r w:rsidR="007E5A72" w:rsidRPr="00387397" w:rsidDel="007B1E02">
          <w:rPr>
            <w:color w:val="000000" w:themeColor="text1"/>
          </w:rPr>
          <w:delText>,</w:delText>
        </w:r>
      </w:del>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del w:id="193" w:author="DJL" w:date="2019-03-07T10:47:00Z">
        <w:r w:rsidR="00EC0360" w:rsidRPr="00387397" w:rsidDel="00F66C33">
          <w:rPr>
            <w:color w:val="000000" w:themeColor="text1"/>
          </w:rPr>
          <w:delText xml:space="preserve">remainder of this paper </w:delText>
        </w:r>
        <w:r w:rsidR="004C295D" w:rsidRPr="00387397" w:rsidDel="00F66C33">
          <w:rPr>
            <w:color w:val="000000" w:themeColor="text1"/>
          </w:rPr>
          <w:delText>de</w:delText>
        </w:r>
        <w:r w:rsidR="00EC0360" w:rsidRPr="00387397" w:rsidDel="00F66C33">
          <w:rPr>
            <w:color w:val="000000" w:themeColor="text1"/>
          </w:rPr>
          <w:delText>tails</w:delText>
        </w:r>
      </w:del>
      <w:ins w:id="194" w:author="DJL" w:date="2019-03-07T10:47:00Z">
        <w:r w:rsidR="00F66C33">
          <w:rPr>
            <w:color w:val="000000" w:themeColor="text1"/>
          </w:rPr>
          <w:t>following sections detail</w:t>
        </w:r>
      </w:ins>
      <w:r w:rsidR="00EC0360" w:rsidRPr="00387397">
        <w:rPr>
          <w:color w:val="000000" w:themeColor="text1"/>
        </w:rPr>
        <w:t xml:space="preserve"> </w:t>
      </w:r>
      <w:ins w:id="195" w:author="DJL" w:date="2019-03-07T10:47:00Z">
        <w:r w:rsidR="00F66C33">
          <w:rPr>
            <w:color w:val="000000" w:themeColor="text1"/>
          </w:rPr>
          <w:t>our</w:t>
        </w:r>
      </w:ins>
      <w:bookmarkStart w:id="196" w:name="_GoBack"/>
      <w:bookmarkEnd w:id="196"/>
      <w:del w:id="197" w:author="DJL" w:date="2019-03-07T10:47:00Z">
        <w:r w:rsidR="004C295D" w:rsidRPr="00387397" w:rsidDel="00F66C33">
          <w:rPr>
            <w:color w:val="000000" w:themeColor="text1"/>
          </w:rPr>
          <w:delText>the</w:delText>
        </w:r>
      </w:del>
      <w:r w:rsidR="004C295D" w:rsidRPr="00387397">
        <w:rPr>
          <w:color w:val="000000" w:themeColor="text1"/>
        </w:rPr>
        <w:t xml:space="preserve"> </w:t>
      </w:r>
      <w:r w:rsidR="00EC0360" w:rsidRPr="00387397">
        <w:rPr>
          <w:color w:val="000000" w:themeColor="text1"/>
        </w:rPr>
        <w:t>framework</w:t>
      </w:r>
      <w:ins w:id="198" w:author="DJL" w:date="2019-03-07T10:46:00Z">
        <w:r w:rsidR="00F66C33">
          <w:rPr>
            <w:color w:val="000000" w:themeColor="text1"/>
          </w:rPr>
          <w:t>,</w:t>
        </w:r>
      </w:ins>
      <w:del w:id="199" w:author="DJL" w:date="2019-03-07T10:46:00Z">
        <w:r w:rsidR="00D910B4" w:rsidRPr="00387397" w:rsidDel="00F66C33">
          <w:rPr>
            <w:color w:val="000000" w:themeColor="text1"/>
          </w:rPr>
          <w:delText xml:space="preserve"> and</w:delText>
        </w:r>
      </w:del>
      <w:r w:rsidR="00D910B4" w:rsidRPr="00387397">
        <w:rPr>
          <w:color w:val="000000" w:themeColor="text1"/>
        </w:rPr>
        <w:t xml:space="preserve"> </w:t>
      </w:r>
      <w:del w:id="200" w:author="DJL" w:date="2019-03-06T10:00:00Z">
        <w:r w:rsidR="00EC0360" w:rsidRPr="00387397" w:rsidDel="007B1E02">
          <w:rPr>
            <w:color w:val="000000" w:themeColor="text1"/>
          </w:rPr>
          <w:delText>its application</w:delText>
        </w:r>
      </w:del>
      <w:ins w:id="201" w:author="DJL" w:date="2019-03-06T10:00:00Z">
        <w:r w:rsidR="00F66C33">
          <w:rPr>
            <w:color w:val="000000" w:themeColor="text1"/>
          </w:rPr>
          <w:t>apply</w:t>
        </w:r>
        <w:r w:rsidR="007B1E02">
          <w:rPr>
            <w:color w:val="000000" w:themeColor="text1"/>
          </w:rPr>
          <w:t xml:space="preserve"> it to forestry certification programs in the U.S.</w:t>
        </w:r>
      </w:ins>
      <w:ins w:id="202" w:author="DJL" w:date="2019-03-07T10:46:00Z">
        <w:r w:rsidR="00F66C33">
          <w:rPr>
            <w:color w:val="000000" w:themeColor="text1"/>
          </w:rPr>
          <w:t xml:space="preserve"> and</w:t>
        </w:r>
      </w:ins>
      <w:del w:id="203" w:author="DJL" w:date="2019-03-07T10:46:00Z">
        <w:r w:rsidR="00EC0360" w:rsidRPr="00387397" w:rsidDel="00F66C33">
          <w:rPr>
            <w:color w:val="000000" w:themeColor="text1"/>
          </w:rPr>
          <w:delText xml:space="preserve">, </w:delText>
        </w:r>
      </w:del>
      <w:del w:id="204" w:author="DJL" w:date="2019-03-06T10:01:00Z">
        <w:r w:rsidR="00EC0360" w:rsidRPr="00387397" w:rsidDel="007B1E02">
          <w:rPr>
            <w:color w:val="000000" w:themeColor="text1"/>
          </w:rPr>
          <w:delText xml:space="preserve">which </w:delText>
        </w:r>
      </w:del>
      <w:del w:id="205" w:author="DJL" w:date="2019-03-07T10:45:00Z">
        <w:r w:rsidR="00EC0360" w:rsidRPr="00387397" w:rsidDel="00F66C33">
          <w:rPr>
            <w:color w:val="000000" w:themeColor="text1"/>
          </w:rPr>
          <w:delText>permit</w:delText>
        </w:r>
      </w:del>
      <w:del w:id="206" w:author="DJL" w:date="2019-03-06T10:01:00Z">
        <w:r w:rsidR="00EC0360" w:rsidRPr="00387397" w:rsidDel="007B1E02">
          <w:rPr>
            <w:color w:val="000000" w:themeColor="text1"/>
          </w:rPr>
          <w:delText>s</w:delText>
        </w:r>
      </w:del>
      <w:del w:id="207" w:author="DJL" w:date="2019-03-07T10:46:00Z">
        <w:r w:rsidR="00EC0360" w:rsidRPr="00387397" w:rsidDel="00F66C33">
          <w:rPr>
            <w:color w:val="000000" w:themeColor="text1"/>
          </w:rPr>
          <w:delText xml:space="preserve"> us to</w:delText>
        </w:r>
      </w:del>
      <w:r w:rsidR="00EC0360" w:rsidRPr="00387397">
        <w:rPr>
          <w:color w:val="000000" w:themeColor="text1"/>
        </w:rPr>
        <w:t xml:space="preserve"> reflect whether the above hypotheses are consistent with observed stringency on each dimension. </w:t>
      </w:r>
      <w:del w:id="208" w:author="DJL" w:date="2019-03-06T10:00:00Z">
        <w:r w:rsidR="00EC0360" w:rsidRPr="00387397" w:rsidDel="007B1E02">
          <w:rPr>
            <w:color w:val="000000" w:themeColor="text1"/>
          </w:rPr>
          <w:delText xml:space="preserve">This effort </w:delText>
        </w:r>
        <w:r w:rsidR="00C22FE4" w:rsidRPr="00387397" w:rsidDel="007B1E02">
          <w:rPr>
            <w:color w:val="000000" w:themeColor="text1"/>
          </w:rPr>
          <w:delText xml:space="preserve">allows us to reflect </w:delText>
        </w:r>
        <w:r w:rsidR="00EC0360" w:rsidRPr="00387397" w:rsidDel="007B1E02">
          <w:rPr>
            <w:color w:val="000000" w:themeColor="text1"/>
          </w:rPr>
          <w:delText>on the broader utility of our framework for theories o</w:delText>
        </w:r>
        <w:r w:rsidR="00F54833" w:rsidRPr="00387397" w:rsidDel="007B1E02">
          <w:rPr>
            <w:color w:val="000000" w:themeColor="text1"/>
          </w:rPr>
          <w:delText xml:space="preserve">f private governance </w:delText>
        </w:r>
        <w:r w:rsidR="00EC0360" w:rsidRPr="00387397" w:rsidDel="007B1E02">
          <w:rPr>
            <w:color w:val="000000" w:themeColor="text1"/>
          </w:rPr>
          <w:delText xml:space="preserve">and to identify </w:delText>
        </w:r>
        <w:r w:rsidR="00F54833" w:rsidRPr="00387397" w:rsidDel="007B1E02">
          <w:rPr>
            <w:color w:val="000000" w:themeColor="text1"/>
          </w:rPr>
          <w:delText>research</w:delText>
        </w:r>
        <w:r w:rsidR="00EC0360" w:rsidRPr="00387397" w:rsidDel="007B1E02">
          <w:rPr>
            <w:color w:val="000000" w:themeColor="text1"/>
          </w:rPr>
          <w:delText xml:space="preserve"> that should be undertaken as a result.</w:delText>
        </w:r>
        <w:r w:rsidR="00F54833" w:rsidRPr="00387397" w:rsidDel="007B1E02">
          <w:rPr>
            <w:color w:val="000000" w:themeColor="text1"/>
          </w:rPr>
          <w:delText xml:space="preserve"> </w:delText>
        </w:r>
      </w:del>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4015B2EF"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w:t>
      </w:r>
      <w:r w:rsidR="00FA76FB" w:rsidRPr="00387397">
        <w:rPr>
          <w:color w:val="000000" w:themeColor="text1"/>
        </w:rPr>
        <w:lastRenderedPageBreak/>
        <w:t xml:space="preserve">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del w:id="209" w:author="DJL" w:date="2019-03-06T10:02:00Z">
        <w:r w:rsidR="00C03F90" w:rsidRPr="00387397" w:rsidDel="00802F9E">
          <w:rPr>
            <w:color w:val="000000" w:themeColor="text1"/>
          </w:rPr>
          <w:delText xml:space="preserve">regulations </w:delText>
        </w:r>
      </w:del>
      <w:ins w:id="210" w:author="DJL" w:date="2019-03-06T10:03:00Z">
        <w:r w:rsidR="00802F9E">
          <w:rPr>
            <w:color w:val="000000" w:themeColor="text1"/>
          </w:rPr>
          <w:t>regulations may</w:t>
        </w:r>
      </w:ins>
      <w:ins w:id="211" w:author="DJL" w:date="2019-03-06T10:02:00Z">
        <w:r w:rsidR="00802F9E" w:rsidRPr="00387397">
          <w:rPr>
            <w:color w:val="000000" w:themeColor="text1"/>
          </w:rPr>
          <w:t xml:space="preserve"> </w:t>
        </w:r>
      </w:ins>
      <w:r w:rsidR="00C03F90" w:rsidRPr="00387397">
        <w:rPr>
          <w:color w:val="000000" w:themeColor="text1"/>
        </w:rPr>
        <w:t>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w:t>
      </w:r>
      <w:del w:id="212" w:author="DJL" w:date="2019-03-06T10:03:00Z">
        <w:r w:rsidR="00FA76FB" w:rsidRPr="00387397" w:rsidDel="00802F9E">
          <w:rPr>
            <w:color w:val="000000" w:themeColor="text1"/>
          </w:rPr>
          <w:delText xml:space="preserve">regulation </w:delText>
        </w:r>
      </w:del>
      <w:ins w:id="213" w:author="DJL" w:date="2019-03-06T10:03:00Z">
        <w:r w:rsidR="00802F9E">
          <w:rPr>
            <w:color w:val="000000" w:themeColor="text1"/>
          </w:rPr>
          <w:t>governance</w:t>
        </w:r>
        <w:r w:rsidR="00802F9E" w:rsidRPr="00387397">
          <w:rPr>
            <w:color w:val="000000" w:themeColor="text1"/>
          </w:rPr>
          <w:t xml:space="preserve"> </w:t>
        </w:r>
      </w:ins>
      <w:r w:rsidR="00FA76FB" w:rsidRPr="00387397">
        <w:rPr>
          <w:color w:val="000000" w:themeColor="text1"/>
        </w:rPr>
        <w:t xml:space="preserve">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29C854BD"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del w:id="214" w:author="DJL" w:date="2019-03-06T10:06:00Z">
        <w:r w:rsidR="00254EA4" w:rsidRPr="00387397" w:rsidDel="00802F9E">
          <w:rPr>
            <w:color w:val="000000" w:themeColor="text1"/>
          </w:rPr>
          <w:delText xml:space="preserve">We thus suggest that the </w:delText>
        </w:r>
      </w:del>
      <w:ins w:id="215" w:author="DJL" w:date="2019-03-06T10:06:00Z">
        <w:r w:rsidR="00802F9E">
          <w:rPr>
            <w:color w:val="000000" w:themeColor="text1"/>
          </w:rPr>
          <w:t xml:space="preserve">The </w:t>
        </w:r>
      </w:ins>
      <w:r w:rsidR="00254EA4" w:rsidRPr="00387397">
        <w:rPr>
          <w:color w:val="000000" w:themeColor="text1"/>
        </w:rPr>
        <w:t xml:space="preserve">first step for scholars who wish to make claims about </w:t>
      </w:r>
      <w:del w:id="216" w:author="DJL" w:date="2019-03-06T10:05:00Z">
        <w:r w:rsidR="00254EA4" w:rsidRPr="00387397" w:rsidDel="00802F9E">
          <w:rPr>
            <w:color w:val="000000" w:themeColor="text1"/>
          </w:rPr>
          <w:delText xml:space="preserve">the </w:delText>
        </w:r>
      </w:del>
      <w:r w:rsidR="00254EA4" w:rsidRPr="00387397">
        <w:rPr>
          <w:color w:val="000000" w:themeColor="text1"/>
        </w:rPr>
        <w:t>stringency or direction of change</w:t>
      </w:r>
      <w:ins w:id="217" w:author="DJL" w:date="2019-03-06T10:06:00Z">
        <w:r w:rsidR="00802F9E">
          <w:rPr>
            <w:color w:val="000000" w:themeColor="text1"/>
          </w:rPr>
          <w:t xml:space="preserve"> thus</w:t>
        </w:r>
      </w:ins>
      <w:r w:rsidR="00254EA4" w:rsidRPr="00387397">
        <w:rPr>
          <w:color w:val="000000" w:themeColor="text1"/>
        </w:rPr>
        <w:t xml:space="preserve"> </w:t>
      </w:r>
      <w:del w:id="218" w:author="DJL" w:date="2019-03-06T10:05:00Z">
        <w:r w:rsidR="00254EA4" w:rsidRPr="00387397" w:rsidDel="00802F9E">
          <w:rPr>
            <w:color w:val="000000" w:themeColor="text1"/>
          </w:rPr>
          <w:delText xml:space="preserve">in private regulations </w:delText>
        </w:r>
      </w:del>
      <w:r w:rsidR="007E5A72" w:rsidRPr="00387397">
        <w:rPr>
          <w:color w:val="000000" w:themeColor="text1"/>
        </w:rPr>
        <w:t xml:space="preserve">involves </w:t>
      </w:r>
      <w:r w:rsidR="00254EA4" w:rsidRPr="00387397">
        <w:rPr>
          <w:color w:val="000000" w:themeColor="text1"/>
        </w:rPr>
        <w:t xml:space="preserve">three </w:t>
      </w:r>
      <w:del w:id="219" w:author="DJL" w:date="2019-03-06T10:06:00Z">
        <w:r w:rsidR="00254EA4" w:rsidRPr="00387397" w:rsidDel="00802F9E">
          <w:rPr>
            <w:color w:val="000000" w:themeColor="text1"/>
          </w:rPr>
          <w:delText xml:space="preserve">related </w:delText>
        </w:r>
      </w:del>
      <w:r w:rsidR="00254EA4" w:rsidRPr="00387397">
        <w:rPr>
          <w:color w:val="000000" w:themeColor="text1"/>
        </w:rPr>
        <w:t xml:space="preserve">tasks: describing policy content according to scope, prescriptiveness, and specific policy settings. </w:t>
      </w:r>
      <w:del w:id="220" w:author="DJL" w:date="2019-03-06T10:06:00Z">
        <w:r w:rsidR="00254EA4" w:rsidRPr="00387397" w:rsidDel="00802F9E">
          <w:rPr>
            <w:color w:val="000000" w:themeColor="text1"/>
          </w:rPr>
          <w:delText>Those who are also curious</w:delText>
        </w:r>
      </w:del>
      <w:ins w:id="221" w:author="DJL" w:date="2019-03-06T10:06:00Z">
        <w:r w:rsidR="00802F9E">
          <w:rPr>
            <w:color w:val="000000" w:themeColor="text1"/>
          </w:rPr>
          <w:t>Claims</w:t>
        </w:r>
      </w:ins>
      <w:r w:rsidR="00254EA4" w:rsidRPr="00387397">
        <w:rPr>
          <w:color w:val="000000" w:themeColor="text1"/>
        </w:rPr>
        <w:t xml:space="preserve"> about how competing programs change </w:t>
      </w:r>
      <w:del w:id="222" w:author="DJL" w:date="2019-03-06T10:06:00Z">
        <w:r w:rsidR="00254EA4" w:rsidRPr="00387397" w:rsidDel="00802F9E">
          <w:rPr>
            <w:color w:val="000000" w:themeColor="text1"/>
          </w:rPr>
          <w:delText xml:space="preserve">have </w:delText>
        </w:r>
      </w:del>
      <w:ins w:id="223" w:author="DJL" w:date="2019-03-06T10:06:00Z">
        <w:r w:rsidR="00802F9E">
          <w:rPr>
            <w:color w:val="000000" w:themeColor="text1"/>
          </w:rPr>
          <w:t>require</w:t>
        </w:r>
        <w:r w:rsidR="00802F9E" w:rsidRPr="00387397">
          <w:rPr>
            <w:color w:val="000000" w:themeColor="text1"/>
          </w:rPr>
          <w:t xml:space="preserve"> </w:t>
        </w:r>
      </w:ins>
      <w:r w:rsidR="00254EA4" w:rsidRPr="00387397">
        <w:rPr>
          <w:color w:val="000000" w:themeColor="text1"/>
        </w:rPr>
        <w:t xml:space="preserve">a second step: measuring programs’ relative positions and change on each dimension (see </w:t>
      </w:r>
      <w:ins w:id="224" w:author="DJL" w:date="2019-03-06T10:06:00Z">
        <w:r w:rsidR="00802F9E">
          <w:rPr>
            <w:color w:val="000000" w:themeColor="text1"/>
          </w:rPr>
          <w:t>T</w:t>
        </w:r>
      </w:ins>
      <w:del w:id="225" w:author="DJL" w:date="2019-03-06T10:06:00Z">
        <w:r w:rsidR="00254EA4" w:rsidRPr="00387397" w:rsidDel="00802F9E">
          <w:rPr>
            <w:color w:val="000000" w:themeColor="text1"/>
          </w:rPr>
          <w:delText>t</w:delText>
        </w:r>
      </w:del>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58D61378"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del w:id="226" w:author="DJL" w:date="2019-03-06T10:08:00Z">
        <w:r w:rsidR="00251C49" w:rsidRPr="00387397" w:rsidDel="00816AE1">
          <w:rPr>
            <w:color w:val="000000" w:themeColor="text1"/>
          </w:rPr>
          <w:delText>minimizes</w:delText>
        </w:r>
        <w:r w:rsidR="00E32DD3" w:rsidRPr="00387397" w:rsidDel="00816AE1">
          <w:rPr>
            <w:color w:val="000000" w:themeColor="text1"/>
          </w:rPr>
          <w:delText xml:space="preserve"> </w:delText>
        </w:r>
      </w:del>
      <w:ins w:id="227" w:author="DJL" w:date="2019-03-06T10:08:00Z">
        <w:r w:rsidR="00816AE1">
          <w:rPr>
            <w:color w:val="000000" w:themeColor="text1"/>
          </w:rPr>
          <w:t>reduces</w:t>
        </w:r>
        <w:r w:rsidR="00816AE1" w:rsidRPr="00387397">
          <w:rPr>
            <w:color w:val="000000" w:themeColor="text1"/>
          </w:rPr>
          <w:t xml:space="preserve"> </w:t>
        </w:r>
        <w:r w:rsidR="00816AE1">
          <w:rPr>
            <w:color w:val="000000" w:themeColor="text1"/>
          </w:rPr>
          <w:t xml:space="preserve">the </w:t>
        </w:r>
      </w:ins>
      <w:r w:rsidR="00E32DD3" w:rsidRPr="00387397">
        <w:rPr>
          <w:color w:val="000000" w:themeColor="text1"/>
        </w:rPr>
        <w:t>risk</w:t>
      </w:r>
      <w:del w:id="228" w:author="DJL" w:date="2019-03-06T10:08:00Z">
        <w:r w:rsidR="00E32DD3" w:rsidRPr="00387397" w:rsidDel="00816AE1">
          <w:rPr>
            <w:color w:val="000000" w:themeColor="text1"/>
          </w:rPr>
          <w:delText>s</w:delText>
        </w:r>
      </w:del>
      <w:r w:rsidR="00E32DD3" w:rsidRPr="00387397">
        <w:rPr>
          <w:color w:val="000000" w:themeColor="text1"/>
        </w:rPr>
        <w:t xml:space="preserve"> of omitting key </w:t>
      </w:r>
      <w:r w:rsidR="00E85074" w:rsidRPr="00387397">
        <w:rPr>
          <w:color w:val="000000" w:themeColor="text1"/>
        </w:rPr>
        <w:t xml:space="preserve">issues on which </w:t>
      </w:r>
      <w:r w:rsidR="00E85074" w:rsidRPr="00387397">
        <w:rPr>
          <w:color w:val="000000" w:themeColor="text1"/>
        </w:rPr>
        <w:lastRenderedPageBreak/>
        <w:t>regulations may vary</w:t>
      </w:r>
      <w:del w:id="229" w:author="DJL" w:date="2019-03-06T10:08:00Z">
        <w:r w:rsidR="00E32DD3" w:rsidRPr="00387397" w:rsidDel="00816AE1">
          <w:rPr>
            <w:color w:val="000000" w:themeColor="text1"/>
          </w:rPr>
          <w:delText xml:space="preserve"> and thus having to justify such omissions</w:delText>
        </w:r>
      </w:del>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ins w:id="230" w:author="DJL" w:date="2019-03-06T10:09:00Z">
        <w:r w:rsidR="00816AE1">
          <w:rPr>
            <w:color w:val="000000" w:themeColor="text1"/>
          </w:rPr>
          <w:t xml:space="preserve"> relative to the potential set of comparisons</w:t>
        </w:r>
      </w:ins>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del w:id="231" w:author="DJL" w:date="2019-03-06T10:11:00Z">
        <w:r w:rsidR="00E32DD3" w:rsidRPr="00387397" w:rsidDel="00816AE1">
          <w:rPr>
            <w:color w:val="000000" w:themeColor="text1"/>
          </w:rPr>
          <w:delText xml:space="preserve">, which </w:delText>
        </w:r>
        <w:r w:rsidR="00E85074" w:rsidRPr="00387397" w:rsidDel="00816AE1">
          <w:rPr>
            <w:color w:val="000000" w:themeColor="text1"/>
          </w:rPr>
          <w:delText>is theorized to influence</w:delText>
        </w:r>
        <w:r w:rsidR="00592EE2" w:rsidRPr="00387397" w:rsidDel="00816AE1">
          <w:rPr>
            <w:color w:val="000000" w:themeColor="text1"/>
          </w:rPr>
          <w:delText xml:space="preserve"> uptake both negatively and positively</w:delText>
        </w:r>
      </w:del>
      <w:ins w:id="232" w:author="DJL" w:date="2019-03-06T10:11:00Z">
        <w:r w:rsidR="00816AE1">
          <w:rPr>
            <w:color w:val="000000" w:themeColor="text1"/>
          </w:rPr>
          <w:t xml:space="preserve"> (for example</w:t>
        </w:r>
        <w:r w:rsidR="00313DCA">
          <w:rPr>
            <w:color w:val="000000" w:themeColor="text1"/>
          </w:rPr>
          <w:t>, hypotheses 1.1</w:t>
        </w:r>
      </w:ins>
      <w:ins w:id="233" w:author="DJL" w:date="2019-03-06T10:14:00Z">
        <w:r w:rsidR="00313DCA">
          <w:rPr>
            <w:color w:val="000000" w:themeColor="text1"/>
          </w:rPr>
          <w:t xml:space="preserve"> and 1.2</w:t>
        </w:r>
      </w:ins>
      <w:ins w:id="234" w:author="DJL" w:date="2019-03-06T10:11:00Z">
        <w:r w:rsidR="00313DCA">
          <w:rPr>
            <w:color w:val="000000" w:themeColor="text1"/>
          </w:rPr>
          <w:t xml:space="preserve"> above</w:t>
        </w:r>
      </w:ins>
      <w:ins w:id="235" w:author="DJL" w:date="2019-03-06T10:12:00Z">
        <w:r w:rsidR="00313DCA">
          <w:rPr>
            <w:color w:val="000000" w:themeColor="text1"/>
          </w:rPr>
          <w:t>)</w:t>
        </w:r>
      </w:ins>
      <w:r w:rsidR="00592EE2" w:rsidRPr="00387397">
        <w:rPr>
          <w:color w:val="000000" w:themeColor="text1"/>
        </w:rPr>
        <w:t>.</w:t>
      </w:r>
      <w:r w:rsidR="00332C55" w:rsidRPr="00387397">
        <w:rPr>
          <w:color w:val="000000" w:themeColor="text1"/>
        </w:rPr>
        <w:t xml:space="preserve"> Scope can be assessed in an absolute sense (how many iss</w:t>
      </w:r>
      <w:r w:rsidR="00254EA4" w:rsidRPr="00387397">
        <w:rPr>
          <w:color w:val="000000" w:themeColor="text1"/>
        </w:rPr>
        <w:t xml:space="preserve">ues </w:t>
      </w:r>
      <w:del w:id="236" w:author="DJL" w:date="2019-03-06T10:15:00Z">
        <w:r w:rsidR="00254EA4" w:rsidRPr="00387397" w:rsidDel="00313DCA">
          <w:rPr>
            <w:color w:val="000000" w:themeColor="text1"/>
          </w:rPr>
          <w:delText xml:space="preserve">are </w:delText>
        </w:r>
      </w:del>
      <w:ins w:id="237" w:author="DJL" w:date="2019-03-06T10:15:00Z">
        <w:r w:rsidR="00313DCA">
          <w:rPr>
            <w:color w:val="000000" w:themeColor="text1"/>
          </w:rPr>
          <w:t>a regulation</w:t>
        </w:r>
        <w:r w:rsidR="00313DCA" w:rsidRPr="00387397">
          <w:rPr>
            <w:color w:val="000000" w:themeColor="text1"/>
          </w:rPr>
          <w:t xml:space="preserve"> </w:t>
        </w:r>
      </w:ins>
      <w:r w:rsidR="00254EA4" w:rsidRPr="00387397">
        <w:rPr>
          <w:color w:val="000000" w:themeColor="text1"/>
        </w:rPr>
        <w:t>addresse</w:t>
      </w:r>
      <w:ins w:id="238" w:author="DJL" w:date="2019-03-06T10:15:00Z">
        <w:r w:rsidR="00313DCA">
          <w:rPr>
            <w:color w:val="000000" w:themeColor="text1"/>
          </w:rPr>
          <w:t>s</w:t>
        </w:r>
      </w:ins>
      <w:del w:id="239" w:author="DJL" w:date="2019-03-06T10:15:00Z">
        <w:r w:rsidR="00254EA4" w:rsidRPr="00387397" w:rsidDel="00313DCA">
          <w:rPr>
            <w:color w:val="000000" w:themeColor="text1"/>
          </w:rPr>
          <w:delText>d</w:delText>
        </w:r>
      </w:del>
      <w:r w:rsidR="00254EA4" w:rsidRPr="00387397">
        <w:rPr>
          <w:color w:val="000000" w:themeColor="text1"/>
        </w:rPr>
        <w:t xml:space="preserve">), </w:t>
      </w:r>
      <w:r w:rsidR="00332C55" w:rsidRPr="00387397">
        <w:rPr>
          <w:color w:val="000000" w:themeColor="text1"/>
        </w:rPr>
        <w:t xml:space="preserve">a relative sense (how many more issues </w:t>
      </w:r>
      <w:del w:id="240" w:author="DJL" w:date="2019-03-06T10:16:00Z">
        <w:r w:rsidR="00332C55" w:rsidRPr="00387397" w:rsidDel="00313DCA">
          <w:rPr>
            <w:color w:val="000000" w:themeColor="text1"/>
          </w:rPr>
          <w:delText>are addressed</w:delText>
        </w:r>
      </w:del>
      <w:ins w:id="241" w:author="DJL" w:date="2019-03-06T10:16:00Z">
        <w:r w:rsidR="00313DCA">
          <w:rPr>
            <w:color w:val="000000" w:themeColor="text1"/>
          </w:rPr>
          <w:t>it addresses than its competitor</w:t>
        </w:r>
      </w:ins>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ins w:id="242" w:author="DJL" w:date="2019-03-07T10:44:00Z">
        <w:r w:rsidR="00F66C33">
          <w:rPr>
            <w:color w:val="000000" w:themeColor="text1"/>
          </w:rPr>
          <w:t xml:space="preserve">were </w:t>
        </w:r>
      </w:ins>
      <w:ins w:id="243" w:author="DJL" w:date="2019-03-07T10:43:00Z">
        <w:r w:rsidR="00F66C33">
          <w:rPr>
            <w:color w:val="000000" w:themeColor="text1"/>
          </w:rPr>
          <w:t xml:space="preserve">requirements </w:t>
        </w:r>
      </w:ins>
      <w:del w:id="244" w:author="DJL" w:date="2019-03-06T10:17:00Z">
        <w:r w:rsidR="00332C55" w:rsidRPr="00387397" w:rsidDel="00313DCA">
          <w:rPr>
            <w:color w:val="000000" w:themeColor="text1"/>
          </w:rPr>
          <w:delText>were</w:delText>
        </w:r>
        <w:r w:rsidR="008B45A8" w:rsidRPr="00387397" w:rsidDel="00313DCA">
          <w:rPr>
            <w:color w:val="000000" w:themeColor="text1"/>
          </w:rPr>
          <w:delText xml:space="preserve"> </w:delText>
        </w:r>
      </w:del>
      <w:ins w:id="245" w:author="DJL" w:date="2019-03-06T10:17:00Z">
        <w:r w:rsidR="00313DCA">
          <w:rPr>
            <w:color w:val="000000" w:themeColor="text1"/>
          </w:rPr>
          <w:t>added or subtracted</w:t>
        </w:r>
      </w:ins>
      <w:del w:id="246" w:author="DJL" w:date="2019-03-07T10:43:00Z">
        <w:r w:rsidR="008B45A8" w:rsidRPr="00387397" w:rsidDel="00F66C33">
          <w:rPr>
            <w:color w:val="000000" w:themeColor="text1"/>
          </w:rPr>
          <w:delText>requirements</w:delText>
        </w:r>
      </w:del>
      <w:del w:id="247" w:author="DJL" w:date="2019-03-06T10:17:00Z">
        <w:r w:rsidR="00332C55" w:rsidRPr="00387397" w:rsidDel="00313DCA">
          <w:rPr>
            <w:color w:val="000000" w:themeColor="text1"/>
          </w:rPr>
          <w:delText xml:space="preserve"> added or subtracted</w:delText>
        </w:r>
      </w:del>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219ECB09"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ins w:id="248" w:author="DJL" w:date="2019-03-06T10:19:00Z">
        <w:r w:rsidR="00313DCA">
          <w:rPr>
            <w:rFonts w:eastAsia="Times New Roman"/>
            <w:color w:val="000000" w:themeColor="text1"/>
          </w:rPr>
          <w:t>, i.e.</w:t>
        </w:r>
        <w:r w:rsidR="00313DCA" w:rsidRPr="00387397">
          <w:rPr>
            <w:color w:val="000000" w:themeColor="text1"/>
          </w:rPr>
          <w:t xml:space="preserve"> the use of substantive and mandatory features (</w:t>
        </w:r>
        <w:r w:rsidR="00313DCA">
          <w:rPr>
            <w:color w:val="000000" w:themeColor="text1"/>
          </w:rPr>
          <w:t xml:space="preserve">see </w:t>
        </w:r>
        <w:r w:rsidR="00313DCA" w:rsidRPr="00387397">
          <w:rPr>
            <w:color w:val="000000" w:themeColor="text1"/>
          </w:rPr>
          <w:t>Table 3</w:t>
        </w:r>
        <w:r w:rsidR="00313DCA">
          <w:rPr>
            <w:color w:val="000000" w:themeColor="text1"/>
          </w:rPr>
          <w:t xml:space="preserve">, </w:t>
        </w:r>
        <w:proofErr w:type="spellStart"/>
        <w:r w:rsidR="00313DCA">
          <w:rPr>
            <w:color w:val="000000" w:themeColor="text1"/>
          </w:rPr>
          <w:t>Cashore</w:t>
        </w:r>
        <w:proofErr w:type="spellEnd"/>
        <w:r w:rsidR="00313DCA">
          <w:rPr>
            <w:color w:val="000000" w:themeColor="text1"/>
          </w:rPr>
          <w:t xml:space="preserve"> 2007, McDermott et al. 2010</w:t>
        </w:r>
        <w:r w:rsidR="00313DCA" w:rsidRPr="00387397">
          <w:rPr>
            <w:color w:val="000000" w:themeColor="text1"/>
          </w:rPr>
          <w:t>)</w:t>
        </w:r>
      </w:ins>
      <w:ins w:id="249" w:author="DJL" w:date="2019-03-06T10:20:00Z">
        <w:r w:rsidR="00313DCA">
          <w:rPr>
            <w:color w:val="000000" w:themeColor="text1"/>
          </w:rPr>
          <w:t>.</w:t>
        </w:r>
      </w:ins>
      <w:del w:id="250" w:author="DJL" w:date="2019-03-06T10:18:00Z">
        <w:r w:rsidRPr="00387397" w:rsidDel="00313DCA">
          <w:rPr>
            <w:rFonts w:eastAsia="Times New Roman"/>
            <w:color w:val="000000" w:themeColor="text1"/>
          </w:rPr>
          <w:delText>, i.e. uses mandatory and substantive thresholds</w:delText>
        </w:r>
      </w:del>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del w:id="251" w:author="DJL" w:date="2019-03-06T10:20:00Z">
        <w:r w:rsidR="00E85074" w:rsidRPr="00387397" w:rsidDel="00313DCA">
          <w:rPr>
            <w:color w:val="000000" w:themeColor="text1"/>
          </w:rPr>
          <w:delText>Drawing</w:delText>
        </w:r>
        <w:r w:rsidR="004A4831" w:rsidRPr="00387397" w:rsidDel="00313DCA">
          <w:rPr>
            <w:color w:val="000000" w:themeColor="text1"/>
          </w:rPr>
          <w:delText xml:space="preserve"> on Cashore </w:delText>
        </w:r>
        <w:r w:rsidR="00105178" w:rsidRPr="00387397" w:rsidDel="00313DCA">
          <w:rPr>
            <w:color w:val="000000" w:themeColor="text1"/>
          </w:rPr>
          <w:delText>(2007)</w:delText>
        </w:r>
        <w:r w:rsidR="00C01240" w:rsidRPr="00387397" w:rsidDel="00313DCA">
          <w:rPr>
            <w:color w:val="000000" w:themeColor="text1"/>
          </w:rPr>
          <w:delText xml:space="preserve"> and</w:delText>
        </w:r>
        <w:r w:rsidR="004A4831" w:rsidRPr="00387397" w:rsidDel="00313DCA">
          <w:rPr>
            <w:color w:val="000000" w:themeColor="text1"/>
          </w:rPr>
          <w:delText xml:space="preserve"> McDermott et al. </w:delText>
        </w:r>
        <w:r w:rsidR="004A4831" w:rsidRPr="00387397" w:rsidDel="00313DCA">
          <w:rPr>
            <w:color w:val="000000" w:themeColor="text1"/>
          </w:rPr>
          <w:fldChar w:fldCharType="begin" w:fldLock="1"/>
        </w:r>
        <w:r w:rsidR="004A4831" w:rsidRPr="00387397" w:rsidDel="00313DCA">
          <w:rPr>
            <w:color w:val="000000" w:themeColor="text1"/>
          </w:rPr>
          <w:del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delInstrText>
        </w:r>
        <w:r w:rsidR="004A4831" w:rsidRPr="00387397" w:rsidDel="00313DCA">
          <w:rPr>
            <w:color w:val="000000" w:themeColor="text1"/>
          </w:rPr>
          <w:fldChar w:fldCharType="separate"/>
        </w:r>
        <w:r w:rsidR="004A4831" w:rsidRPr="00387397" w:rsidDel="00313DCA">
          <w:rPr>
            <w:noProof/>
            <w:color w:val="000000" w:themeColor="text1"/>
          </w:rPr>
          <w:delText>(2010)</w:delText>
        </w:r>
        <w:r w:rsidR="004A4831" w:rsidRPr="00387397" w:rsidDel="00313DCA">
          <w:rPr>
            <w:color w:val="000000" w:themeColor="text1"/>
          </w:rPr>
          <w:fldChar w:fldCharType="end"/>
        </w:r>
        <w:r w:rsidR="004A4831" w:rsidRPr="00387397" w:rsidDel="00313DCA">
          <w:rPr>
            <w:color w:val="000000" w:themeColor="text1"/>
          </w:rPr>
          <w:delText xml:space="preserve">, </w:delText>
        </w:r>
        <w:r w:rsidR="00E85074" w:rsidRPr="00387397" w:rsidDel="00313DCA">
          <w:rPr>
            <w:color w:val="000000" w:themeColor="text1"/>
          </w:rPr>
          <w:delText xml:space="preserve">we </w:delText>
        </w:r>
        <w:r w:rsidR="00332C55" w:rsidRPr="00387397" w:rsidDel="00313DCA">
          <w:rPr>
            <w:color w:val="000000" w:themeColor="text1"/>
          </w:rPr>
          <w:delText xml:space="preserve">define </w:delText>
        </w:r>
        <w:r w:rsidR="004A4831" w:rsidRPr="00387397" w:rsidDel="00313DCA">
          <w:rPr>
            <w:color w:val="000000" w:themeColor="text1"/>
          </w:rPr>
          <w:delText>prescriptiveness</w:delText>
        </w:r>
      </w:del>
      <w:del w:id="252" w:author="DJL" w:date="2019-03-06T10:19:00Z">
        <w:r w:rsidR="004A4831" w:rsidRPr="00387397" w:rsidDel="00313DCA">
          <w:rPr>
            <w:color w:val="000000" w:themeColor="text1"/>
          </w:rPr>
          <w:delText xml:space="preserve"> </w:delText>
        </w:r>
        <w:r w:rsidR="00E85074" w:rsidRPr="00387397" w:rsidDel="00313DCA">
          <w:rPr>
            <w:color w:val="000000" w:themeColor="text1"/>
          </w:rPr>
          <w:delText xml:space="preserve">by the use </w:delText>
        </w:r>
        <w:r w:rsidR="003F0F68" w:rsidRPr="00387397" w:rsidDel="00313DCA">
          <w:rPr>
            <w:color w:val="000000" w:themeColor="text1"/>
          </w:rPr>
          <w:delText>of</w:delText>
        </w:r>
        <w:r w:rsidR="00C01240" w:rsidRPr="00387397" w:rsidDel="00313DCA">
          <w:rPr>
            <w:color w:val="000000" w:themeColor="text1"/>
          </w:rPr>
          <w:delText xml:space="preserve"> </w:delText>
        </w:r>
        <w:r w:rsidR="003A13CF" w:rsidRPr="00387397" w:rsidDel="00313DCA">
          <w:rPr>
            <w:color w:val="000000" w:themeColor="text1"/>
          </w:rPr>
          <w:delText xml:space="preserve">substantive and mandatory </w:delText>
        </w:r>
        <w:r w:rsidR="004A4831" w:rsidRPr="00387397" w:rsidDel="00313DCA">
          <w:rPr>
            <w:color w:val="000000" w:themeColor="text1"/>
          </w:rPr>
          <w:delText>features</w:delText>
        </w:r>
        <w:r w:rsidR="00B27A36" w:rsidRPr="00387397" w:rsidDel="00313DCA">
          <w:rPr>
            <w:color w:val="000000" w:themeColor="text1"/>
          </w:rPr>
          <w:delText xml:space="preserve"> (</w:delText>
        </w:r>
        <w:r w:rsidR="00E85074" w:rsidRPr="00387397" w:rsidDel="00313DCA">
          <w:rPr>
            <w:color w:val="000000" w:themeColor="text1"/>
          </w:rPr>
          <w:delText>T</w:delText>
        </w:r>
        <w:r w:rsidR="00B27A36" w:rsidRPr="00387397" w:rsidDel="00313DCA">
          <w:rPr>
            <w:color w:val="000000" w:themeColor="text1"/>
          </w:rPr>
          <w:delText>able 3)</w:delText>
        </w:r>
      </w:del>
      <w:del w:id="253" w:author="DJL" w:date="2019-03-06T10:20:00Z">
        <w:r w:rsidR="004A4831" w:rsidRPr="00387397" w:rsidDel="00313DCA">
          <w:rPr>
            <w:color w:val="000000" w:themeColor="text1"/>
          </w:rPr>
          <w:delText xml:space="preserve">. </w:delText>
        </w:r>
      </w:del>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del w:id="254" w:author="DJL" w:date="2019-03-06T10:20:00Z">
        <w:r w:rsidR="00181E49" w:rsidRPr="00387397" w:rsidDel="00313DCA">
          <w:rPr>
            <w:color w:val="000000" w:themeColor="text1"/>
          </w:rPr>
          <w:delText xml:space="preserve">non-discretionary (i.e. </w:delText>
        </w:r>
      </w:del>
      <w:r w:rsidR="003A13CF" w:rsidRPr="00387397">
        <w:rPr>
          <w:color w:val="000000" w:themeColor="text1"/>
        </w:rPr>
        <w:t>mandatory</w:t>
      </w:r>
      <w:ins w:id="255" w:author="DJL" w:date="2019-03-06T10:20:00Z">
        <w:r w:rsidR="00313DCA">
          <w:rPr>
            <w:color w:val="000000" w:themeColor="text1"/>
          </w:rPr>
          <w:t xml:space="preserve"> </w:t>
        </w:r>
      </w:ins>
      <w:del w:id="256" w:author="DJL" w:date="2019-03-06T10:20:00Z">
        <w:r w:rsidR="00181E49" w:rsidRPr="00387397" w:rsidDel="00313DCA">
          <w:rPr>
            <w:color w:val="000000" w:themeColor="text1"/>
          </w:rPr>
          <w:delText>)</w:delText>
        </w:r>
        <w:r w:rsidR="003A13CF" w:rsidRPr="00387397" w:rsidDel="00313DCA">
          <w:rPr>
            <w:color w:val="000000" w:themeColor="text1"/>
          </w:rPr>
          <w:delText xml:space="preserve"> </w:delText>
        </w:r>
      </w:del>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del w:id="257" w:author="DJL" w:date="2019-03-06T10:21:00Z">
        <w:r w:rsidR="00181E49" w:rsidRPr="00387397" w:rsidDel="00313DCA">
          <w:rPr>
            <w:color w:val="000000" w:themeColor="text1"/>
          </w:rPr>
          <w:delText>non-discretionary</w:delText>
        </w:r>
      </w:del>
      <w:ins w:id="258" w:author="DJL" w:date="2019-03-06T10:21:00Z">
        <w:r w:rsidR="00313DCA">
          <w:rPr>
            <w:color w:val="000000" w:themeColor="text1"/>
          </w:rPr>
          <w:t>mandatory</w:t>
        </w:r>
      </w:ins>
      <w:r w:rsidR="00181E49" w:rsidRPr="00387397">
        <w:rPr>
          <w:color w:val="000000" w:themeColor="text1"/>
        </w:rPr>
        <w:t xml:space="preserve">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w:t>
      </w:r>
      <w:del w:id="259" w:author="DJL" w:date="2019-03-06T10:21:00Z">
        <w:r w:rsidR="00181E49" w:rsidRPr="00387397" w:rsidDel="00313DCA">
          <w:rPr>
            <w:color w:val="000000" w:themeColor="text1"/>
          </w:rPr>
          <w:delText xml:space="preserve">considered </w:delText>
        </w:r>
      </w:del>
      <w:r w:rsidR="00181E49" w:rsidRPr="00387397">
        <w:rPr>
          <w:color w:val="000000" w:themeColor="text1"/>
        </w:rPr>
        <w:t>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w:t>
      </w:r>
      <w:del w:id="260" w:author="DJL" w:date="2019-03-06T10:22:00Z">
        <w:r w:rsidR="00332C55" w:rsidRPr="00387397" w:rsidDel="00C61790">
          <w:rPr>
            <w:color w:val="000000" w:themeColor="text1"/>
          </w:rPr>
          <w:delText xml:space="preserve">This </w:delText>
        </w:r>
        <w:r w:rsidR="008B45A8" w:rsidRPr="00387397" w:rsidDel="00313DCA">
          <w:rPr>
            <w:color w:val="000000" w:themeColor="text1"/>
          </w:rPr>
          <w:delText>creates</w:delText>
        </w:r>
        <w:r w:rsidR="00332C55" w:rsidRPr="00387397" w:rsidDel="00313DCA">
          <w:rPr>
            <w:color w:val="000000" w:themeColor="text1"/>
          </w:rPr>
          <w:delText xml:space="preserve"> </w:delText>
        </w:r>
      </w:del>
      <w:ins w:id="261" w:author="DJL" w:date="2019-03-06T10:25:00Z">
        <w:r w:rsidR="00C61790">
          <w:rPr>
            <w:color w:val="000000" w:themeColor="text1"/>
          </w:rPr>
          <w:t>Coding</w:t>
        </w:r>
      </w:ins>
      <w:ins w:id="262" w:author="DJL" w:date="2019-03-06T10:24:00Z">
        <w:r w:rsidR="00C61790">
          <w:rPr>
            <w:color w:val="000000" w:themeColor="text1"/>
          </w:rPr>
          <w:t xml:space="preserve"> prescriptiveness across issues</w:t>
        </w:r>
      </w:ins>
      <w:ins w:id="263" w:author="DJL" w:date="2019-03-06T10:22:00Z">
        <w:r w:rsidR="00C61790">
          <w:rPr>
            <w:color w:val="000000" w:themeColor="text1"/>
          </w:rPr>
          <w:t xml:space="preserve"> creates</w:t>
        </w:r>
        <w:r w:rsidR="00313DCA" w:rsidRPr="00387397">
          <w:rPr>
            <w:color w:val="000000" w:themeColor="text1"/>
          </w:rPr>
          <w:t xml:space="preserve"> </w:t>
        </w:r>
      </w:ins>
      <w:r w:rsidRPr="00387397">
        <w:rPr>
          <w:color w:val="000000" w:themeColor="text1"/>
        </w:rPr>
        <w:t>a</w:t>
      </w:r>
      <w:ins w:id="264" w:author="DJL" w:date="2019-03-06T10:24:00Z">
        <w:r w:rsidR="00C61790">
          <w:rPr>
            <w:color w:val="000000" w:themeColor="text1"/>
          </w:rPr>
          <w:t xml:space="preserve">n additional </w:t>
        </w:r>
      </w:ins>
      <w:del w:id="265" w:author="DJL" w:date="2019-03-06T10:24:00Z">
        <w:r w:rsidRPr="00387397" w:rsidDel="00C61790">
          <w:rPr>
            <w:color w:val="000000" w:themeColor="text1"/>
          </w:rPr>
          <w:delText xml:space="preserve"> more meaningful</w:delText>
        </w:r>
        <w:r w:rsidR="001F3BA1" w:rsidRPr="00387397" w:rsidDel="00C61790">
          <w:rPr>
            <w:color w:val="000000" w:themeColor="text1"/>
          </w:rPr>
          <w:delText xml:space="preserve"> </w:delText>
        </w:r>
      </w:del>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ins w:id="266" w:author="DJL" w:date="2019-03-06T10:25:00Z">
        <w:r w:rsidR="00C61790">
          <w:rPr>
            <w:color w:val="000000" w:themeColor="text1"/>
          </w:rPr>
          <w:t>.” Coding</w:t>
        </w:r>
      </w:ins>
      <w:ins w:id="267" w:author="DJL" w:date="2019-03-06T10:26:00Z">
        <w:r w:rsidR="00C61790">
          <w:rPr>
            <w:color w:val="000000" w:themeColor="text1"/>
          </w:rPr>
          <w:t xml:space="preserve"> prescriptiveness across programs </w:t>
        </w:r>
        <w:r w:rsidR="00C61790">
          <w:rPr>
            <w:color w:val="000000" w:themeColor="text1"/>
          </w:rPr>
          <w:lastRenderedPageBreak/>
          <w:t>creates a measure of the</w:t>
        </w:r>
      </w:ins>
      <w:ins w:id="268" w:author="DJL" w:date="2019-03-06T10:25:00Z">
        <w:r w:rsidR="00C61790">
          <w:rPr>
            <w:color w:val="000000" w:themeColor="text1"/>
          </w:rPr>
          <w:t xml:space="preserve"> </w:t>
        </w:r>
      </w:ins>
      <w:del w:id="269" w:author="DJL" w:date="2019-03-06T10:25:00Z">
        <w:r w:rsidR="001F3BA1" w:rsidRPr="00387397" w:rsidDel="00C61790">
          <w:rPr>
            <w:color w:val="000000" w:themeColor="text1"/>
          </w:rPr>
          <w:delText>”—</w:delText>
        </w:r>
        <w:r w:rsidR="004E20A5" w:rsidRPr="00387397" w:rsidDel="00C61790">
          <w:rPr>
            <w:color w:val="000000" w:themeColor="text1"/>
          </w:rPr>
          <w:delText>and</w:delText>
        </w:r>
      </w:del>
      <w:r w:rsidR="004E20A5" w:rsidRPr="00387397">
        <w:rPr>
          <w:color w:val="000000" w:themeColor="text1"/>
        </w:rPr>
        <w:t xml:space="preserv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del w:id="270" w:author="DJL" w:date="2019-03-06T10:27:00Z">
        <w:r w:rsidR="003A13CF" w:rsidRPr="00387397" w:rsidDel="00C61790">
          <w:rPr>
            <w:color w:val="000000" w:themeColor="text1"/>
          </w:rPr>
          <w:delText xml:space="preserve">each </w:delText>
        </w:r>
      </w:del>
      <w:ins w:id="271" w:author="DJL" w:date="2019-03-06T10:27:00Z">
        <w:r w:rsidR="00C61790">
          <w:rPr>
            <w:color w:val="000000" w:themeColor="text1"/>
          </w:rPr>
          <w:t>any</w:t>
        </w:r>
        <w:r w:rsidR="00C61790" w:rsidRPr="00387397">
          <w:rPr>
            <w:color w:val="000000" w:themeColor="text1"/>
          </w:rPr>
          <w:t xml:space="preserve"> </w:t>
        </w:r>
      </w:ins>
      <w:r w:rsidR="003A13CF" w:rsidRPr="00387397">
        <w:rPr>
          <w:color w:val="000000" w:themeColor="text1"/>
        </w:rPr>
        <w:t>change</w:t>
      </w:r>
      <w:ins w:id="272" w:author="DJL" w:date="2019-03-06T10:27:00Z">
        <w:r w:rsidR="00C61790">
          <w:rPr>
            <w:color w:val="000000" w:themeColor="text1"/>
          </w:rPr>
          <w:t>s</w:t>
        </w:r>
      </w:ins>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2425E52"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proofErr w:type="gramStart"/>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ins w:id="273" w:author="DJL" w:date="2019-03-06T10:29:00Z">
        <w:r w:rsidR="00F66C33">
          <w:rPr>
            <w:color w:val="000000" w:themeColor="text1"/>
          </w:rPr>
          <w:t>allow</w:t>
        </w:r>
        <w:proofErr w:type="gramEnd"/>
        <w:r w:rsidR="00C61790">
          <w:rPr>
            <w:color w:val="000000" w:themeColor="text1"/>
          </w:rPr>
          <w:t xml:space="preserve"> us to </w:t>
        </w:r>
      </w:ins>
      <w:ins w:id="274" w:author="DJL" w:date="2019-03-06T10:30:00Z">
        <w:r w:rsidR="00C61790">
          <w:rPr>
            <w:color w:val="000000" w:themeColor="text1"/>
          </w:rPr>
          <w:t>substantively</w:t>
        </w:r>
      </w:ins>
      <w:ins w:id="275" w:author="DJL" w:date="2019-03-06T10:29:00Z">
        <w:r w:rsidR="00C61790">
          <w:rPr>
            <w:color w:val="000000" w:themeColor="text1"/>
          </w:rPr>
          <w:t xml:space="preserve"> </w:t>
        </w:r>
      </w:ins>
      <w:ins w:id="276" w:author="DJL" w:date="2019-03-06T10:30:00Z">
        <w:r w:rsidR="00C61790">
          <w:rPr>
            <w:color w:val="000000" w:themeColor="text1"/>
          </w:rPr>
          <w:t>interpret</w:t>
        </w:r>
      </w:ins>
      <w:ins w:id="277" w:author="DJL" w:date="2019-03-06T10:29:00Z">
        <w:r w:rsidR="00C61790">
          <w:rPr>
            <w:color w:val="000000" w:themeColor="text1"/>
          </w:rPr>
          <w:t xml:space="preserve"> differences in scope or prescriptiveness</w:t>
        </w:r>
      </w:ins>
      <w:del w:id="278" w:author="DJL" w:date="2019-03-06T10:29:00Z">
        <w:r w:rsidR="00472A85" w:rsidRPr="00387397" w:rsidDel="00C61790">
          <w:rPr>
            <w:color w:val="000000" w:themeColor="text1"/>
          </w:rPr>
          <w:delText>is</w:delText>
        </w:r>
        <w:r w:rsidRPr="00387397" w:rsidDel="00C61790">
          <w:rPr>
            <w:color w:val="000000" w:themeColor="text1"/>
          </w:rPr>
          <w:delText xml:space="preserve"> also </w:delText>
        </w:r>
        <w:r w:rsidR="008B45A8" w:rsidRPr="00387397" w:rsidDel="00C61790">
          <w:rPr>
            <w:color w:val="000000" w:themeColor="text1"/>
          </w:rPr>
          <w:delText>important</w:delText>
        </w:r>
      </w:del>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6E4A0A25"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w:t>
      </w:r>
      <w:del w:id="279" w:author="DJL" w:date="2019-03-06T10:34:00Z">
        <w:r w:rsidR="00950983" w:rsidRPr="00387397" w:rsidDel="00A17B6A">
          <w:rPr>
            <w:rFonts w:eastAsia="Times New Roman"/>
            <w:color w:val="000000" w:themeColor="text1"/>
          </w:rPr>
          <w:delText>programs should offer but are</w:delText>
        </w:r>
      </w:del>
      <w:ins w:id="280" w:author="DJL" w:date="2019-03-06T10:34:00Z">
        <w:r w:rsidR="00A17B6A">
          <w:rPr>
            <w:rFonts w:eastAsia="Times New Roman"/>
            <w:color w:val="000000" w:themeColor="text1"/>
          </w:rPr>
          <w:t>are suggested but</w:t>
        </w:r>
      </w:ins>
      <w:r w:rsidR="00950983" w:rsidRPr="00387397">
        <w:rPr>
          <w:rFonts w:eastAsia="Times New Roman"/>
          <w:color w:val="000000" w:themeColor="text1"/>
        </w:rPr>
        <w:t xml:space="preserve"> not mandated</w:t>
      </w:r>
      <w:del w:id="281" w:author="DJL" w:date="2019-03-06T10:34:00Z">
        <w:r w:rsidR="00950983" w:rsidRPr="00387397" w:rsidDel="00A17B6A">
          <w:rPr>
            <w:rFonts w:eastAsia="Times New Roman"/>
            <w:color w:val="000000" w:themeColor="text1"/>
          </w:rPr>
          <w:delText xml:space="preserve"> to</w:delText>
        </w:r>
      </w:del>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ins w:id="282" w:author="DJL" w:date="2019-03-06T10:35:00Z">
        <w:r w:rsidR="00A17B6A">
          <w:rPr>
            <w:rFonts w:eastAsia="Times New Roman"/>
            <w:color w:val="000000" w:themeColor="text1"/>
          </w:rPr>
          <w:t>activists</w:t>
        </w:r>
      </w:ins>
      <w:del w:id="283" w:author="DJL" w:date="2019-03-06T10:35:00Z">
        <w:r w:rsidR="00761175" w:rsidRPr="00387397" w:rsidDel="00A17B6A">
          <w:rPr>
            <w:rFonts w:eastAsia="Times New Roman"/>
            <w:color w:val="000000" w:themeColor="text1"/>
          </w:rPr>
          <w:delText>groups</w:delText>
        </w:r>
      </w:del>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ins w:id="284" w:author="DJL" w:date="2019-03-06T10:35:00Z">
        <w:r w:rsidR="00A17B6A">
          <w:rPr>
            <w:rFonts w:eastAsia="Times New Roman"/>
            <w:color w:val="000000" w:themeColor="text1"/>
          </w:rPr>
          <w:t xml:space="preserve">es </w:t>
        </w:r>
      </w:ins>
      <w:del w:id="285" w:author="DJL" w:date="2019-03-06T10:35:00Z">
        <w:r w:rsidR="00161B0D" w:rsidRPr="00387397" w:rsidDel="00A17B6A">
          <w:rPr>
            <w:rFonts w:eastAsia="Times New Roman"/>
            <w:color w:val="000000" w:themeColor="text1"/>
          </w:rPr>
          <w:delText xml:space="preserve"> stakeholders </w:delText>
        </w:r>
      </w:del>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w:t>
      </w:r>
      <w:r w:rsidR="00AD4347" w:rsidRPr="00387397">
        <w:rPr>
          <w:rFonts w:eastAsia="Times New Roman"/>
          <w:color w:val="000000" w:themeColor="text1"/>
        </w:rPr>
        <w:lastRenderedPageBreak/>
        <w:t>prescriptive</w:t>
      </w:r>
      <w:r w:rsidRPr="00387397">
        <w:rPr>
          <w:rFonts w:eastAsia="Times New Roman"/>
          <w:color w:val="000000" w:themeColor="text1"/>
        </w:rPr>
        <w:t>ness</w:t>
      </w:r>
      <w:r w:rsidR="00AD4347" w:rsidRPr="00387397">
        <w:rPr>
          <w:rFonts w:eastAsia="Times New Roman"/>
          <w:color w:val="000000" w:themeColor="text1"/>
        </w:rPr>
        <w:t xml:space="preserve"> </w:t>
      </w:r>
      <w:del w:id="286"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287"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442E0440"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del w:id="288" w:author="DJL" w:date="2019-03-06T10:41:00Z">
        <w:r w:rsidR="009768A3" w:rsidRPr="00387397" w:rsidDel="00A17B6A">
          <w:rPr>
            <w:color w:val="000000" w:themeColor="text1"/>
          </w:rPr>
          <w:delText xml:space="preserve">In aggregate, </w:delText>
        </w:r>
        <w:r w:rsidR="006C6B32" w:rsidRPr="00387397" w:rsidDel="00A17B6A">
          <w:rPr>
            <w:color w:val="000000" w:themeColor="text1"/>
          </w:rPr>
          <w:delText xml:space="preserve">nine </w:delText>
        </w:r>
        <w:r w:rsidR="00746DF8" w:rsidRPr="00387397" w:rsidDel="00A17B6A">
          <w:rPr>
            <w:color w:val="000000" w:themeColor="text1"/>
          </w:rPr>
          <w:delText>relationships</w:delText>
        </w:r>
        <w:r w:rsidR="00846AC6" w:rsidRPr="00387397" w:rsidDel="00A17B6A">
          <w:rPr>
            <w:color w:val="000000" w:themeColor="text1"/>
          </w:rPr>
          <w:delText xml:space="preserve"> fully capture the possible </w:delText>
        </w:r>
        <w:r w:rsidR="00746DF8" w:rsidRPr="00387397" w:rsidDel="00A17B6A">
          <w:rPr>
            <w:color w:val="000000" w:themeColor="text1"/>
          </w:rPr>
          <w:delText>dynamics</w:delText>
        </w:r>
        <w:r w:rsidR="00A41646" w:rsidRPr="00387397" w:rsidDel="00A17B6A">
          <w:rPr>
            <w:color w:val="000000" w:themeColor="text1"/>
          </w:rPr>
          <w:delText xml:space="preserve"> for</w:delText>
        </w:r>
        <w:r w:rsidR="00846AC6" w:rsidRPr="00387397" w:rsidDel="00A17B6A">
          <w:rPr>
            <w:color w:val="000000" w:themeColor="text1"/>
          </w:rPr>
          <w:delText xml:space="preserve"> each </w:delText>
        </w:r>
        <w:r w:rsidR="006C6B32" w:rsidRPr="00387397" w:rsidDel="00A17B6A">
          <w:rPr>
            <w:color w:val="000000" w:themeColor="text1"/>
          </w:rPr>
          <w:delText>dimension</w:delText>
        </w:r>
        <w:r w:rsidR="00846AC6" w:rsidRPr="00387397" w:rsidDel="00A17B6A">
          <w:rPr>
            <w:color w:val="000000" w:themeColor="text1"/>
          </w:rPr>
          <w:delText xml:space="preserve"> of change</w:delText>
        </w:r>
        <w:r w:rsidR="009160A7" w:rsidRPr="00387397" w:rsidDel="00A17B6A">
          <w:rPr>
            <w:color w:val="000000" w:themeColor="text1"/>
          </w:rPr>
          <w:delText>.</w:delText>
        </w:r>
        <w:r w:rsidR="009768A3" w:rsidRPr="00387397" w:rsidDel="00A17B6A">
          <w:rPr>
            <w:rStyle w:val="EndnoteReference"/>
            <w:color w:val="000000" w:themeColor="text1"/>
          </w:rPr>
          <w:endnoteReference w:id="5"/>
        </w:r>
        <w:r w:rsidR="009E1FB5" w:rsidRPr="00387397" w:rsidDel="00A17B6A">
          <w:rPr>
            <w:color w:val="000000" w:themeColor="text1"/>
          </w:rPr>
          <w:delText xml:space="preserve"> </w:delText>
        </w:r>
      </w:del>
      <w:ins w:id="294" w:author="DJL" w:date="2019-03-06T10:41:00Z">
        <w:r w:rsidR="00A17B6A">
          <w:rPr>
            <w:color w:val="000000" w:themeColor="text1"/>
          </w:rPr>
          <w:t>In absolute terms, r</w:t>
        </w:r>
      </w:ins>
      <w:del w:id="295" w:author="DJL" w:date="2019-03-06T10:41:00Z">
        <w:r w:rsidR="00A41646" w:rsidRPr="00387397" w:rsidDel="00A17B6A">
          <w:rPr>
            <w:color w:val="000000" w:themeColor="text1"/>
          </w:rPr>
          <w:delText>R</w:delText>
        </w:r>
      </w:del>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ins w:id="296" w:author="DJL" w:date="2019-03-06T10:41:00Z">
        <w:r w:rsidR="00A17B6A">
          <w:rPr>
            <w:color w:val="000000" w:themeColor="text1"/>
          </w:rPr>
          <w:t xml:space="preserve">, in relative terms, </w:t>
        </w:r>
      </w:ins>
      <w:del w:id="297" w:author="DJL" w:date="2019-03-06T10:41:00Z">
        <w:r w:rsidR="009E1FB5" w:rsidRPr="00387397" w:rsidDel="00A17B6A">
          <w:rPr>
            <w:color w:val="000000" w:themeColor="text1"/>
          </w:rPr>
          <w:delText xml:space="preserve"> </w:delText>
        </w:r>
      </w:del>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ins w:id="298" w:author="DJL" w:date="2019-03-06T10:42:00Z">
        <w:r w:rsidR="003C3F84">
          <w:rPr>
            <w:color w:val="000000" w:themeColor="text1"/>
          </w:rPr>
          <w:t xml:space="preserve"> (Table 3)</w:t>
        </w:r>
      </w:ins>
      <w:r w:rsidR="009E1FB5" w:rsidRPr="00387397">
        <w:rPr>
          <w:color w:val="000000" w:themeColor="text1"/>
        </w:rPr>
        <w:t>.</w:t>
      </w:r>
      <w:ins w:id="299" w:author="DJL" w:date="2019-03-06T10:41:00Z">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6"/>
        </w:r>
        <w:r w:rsidR="00A17B6A" w:rsidRPr="00387397">
          <w:rPr>
            <w:color w:val="000000" w:themeColor="text1"/>
          </w:rPr>
          <w:t xml:space="preserve"> </w:t>
        </w:r>
      </w:ins>
      <w:del w:id="302" w:author="DJL" w:date="2019-03-06T10:42:00Z">
        <w:r w:rsidR="009E1FB5" w:rsidRPr="00387397" w:rsidDel="003C3F84">
          <w:rPr>
            <w:color w:val="000000" w:themeColor="text1"/>
          </w:rPr>
          <w:delText xml:space="preserve"> </w:delText>
        </w:r>
      </w:del>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ins w:id="303" w:author="DJL" w:date="2019-03-06T10:43:00Z">
        <w:r w:rsidR="003C3F84">
          <w:rPr>
            <w:color w:val="000000" w:themeColor="text1"/>
          </w:rPr>
          <w:t xml:space="preserve"> and </w:t>
        </w:r>
      </w:ins>
      <w:del w:id="304" w:author="DJL" w:date="2019-03-06T10:43:00Z">
        <w:r w:rsidR="006C6B32" w:rsidRPr="00387397" w:rsidDel="003C3F84">
          <w:rPr>
            <w:color w:val="000000" w:themeColor="text1"/>
          </w:rPr>
          <w:delText xml:space="preserve"> and </w:delText>
        </w:r>
      </w:del>
      <w:r w:rsidR="006C6B32" w:rsidRPr="00387397">
        <w:rPr>
          <w:color w:val="000000" w:themeColor="text1"/>
        </w:rPr>
        <w:t xml:space="preserve">the </w:t>
      </w:r>
      <w:ins w:id="305" w:author="DJL" w:date="2019-03-06T10:43:00Z">
        <w:r w:rsidR="003C3F84">
          <w:rPr>
            <w:color w:val="000000" w:themeColor="text1"/>
          </w:rPr>
          <w:t xml:space="preserve">absolute </w:t>
        </w:r>
      </w:ins>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ins w:id="306" w:author="DJL" w:date="2019-03-06T10:43:00Z">
        <w:r w:rsidR="003C3F84">
          <w:rPr>
            <w:color w:val="000000" w:themeColor="text1"/>
          </w:rPr>
          <w:t xml:space="preserve">relative </w:t>
        </w:r>
      </w:ins>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ins w:id="307" w:author="DJL" w:date="2019-03-06T10:43:00Z">
        <w:r w:rsidR="003C3F84">
          <w:rPr>
            <w:color w:val="000000" w:themeColor="text1"/>
          </w:rPr>
          <w:t xml:space="preserve">they </w:t>
        </w:r>
      </w:ins>
      <w:del w:id="308" w:author="DJL" w:date="2019-03-06T10:43:00Z">
        <w:r w:rsidR="006C6B32" w:rsidRPr="00387397" w:rsidDel="003C3F84">
          <w:rPr>
            <w:color w:val="000000" w:themeColor="text1"/>
          </w:rPr>
          <w:delText xml:space="preserve">it </w:delText>
        </w:r>
      </w:del>
      <w:r w:rsidR="006C6B32" w:rsidRPr="00387397">
        <w:rPr>
          <w:color w:val="000000" w:themeColor="text1"/>
        </w:rPr>
        <w:t>predict</w:t>
      </w:r>
      <w:del w:id="309" w:author="DJL" w:date="2019-03-06T10:43:00Z">
        <w:r w:rsidR="006C6B32" w:rsidRPr="00387397" w:rsidDel="003C3F84">
          <w:rPr>
            <w:color w:val="000000" w:themeColor="text1"/>
          </w:rPr>
          <w:delText>s</w:delText>
        </w:r>
      </w:del>
      <w:r w:rsidR="006C6B32" w:rsidRPr="00387397">
        <w:rPr>
          <w:color w:val="000000" w:themeColor="text1"/>
        </w:rPr>
        <w:t>.</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310" w:author="DJL" w:date="2019-03-06T08:40:00Z">
        <w:r w:rsidR="00AD2400" w:rsidRPr="00387397">
          <w:rPr>
            <w:rStyle w:val="EndnoteReference"/>
            <w:color w:val="000000" w:themeColor="text1"/>
          </w:rPr>
          <w:endnoteReference w:id="7"/>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8"/>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9"/>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10"/>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1"/>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313" w:author="DJL" w:date="2019-03-06T07:42:00Z">
        <w:r w:rsidR="00830A1B">
          <w:rPr>
            <w:color w:val="000000" w:themeColor="text1"/>
          </w:rPr>
          <w:t>1.</w:t>
        </w:r>
      </w:ins>
      <w:r w:rsidRPr="00387397">
        <w:rPr>
          <w:color w:val="000000" w:themeColor="text1"/>
        </w:rPr>
        <w:t xml:space="preserve">1 and </w:t>
      </w:r>
      <w:ins w:id="314"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315" w:author="DJL" w:date="2019-03-06T07:42:00Z">
        <w:r w:rsidR="00830A1B">
          <w:rPr>
            <w:color w:val="000000" w:themeColor="text1"/>
          </w:rPr>
          <w:t>2</w:t>
        </w:r>
      </w:ins>
      <w:del w:id="316" w:author="DJL" w:date="2019-03-06T07:42:00Z">
        <w:r w:rsidR="00941AA9" w:rsidRPr="00387397" w:rsidDel="00830A1B">
          <w:rPr>
            <w:color w:val="000000" w:themeColor="text1"/>
          </w:rPr>
          <w:delText>3</w:delText>
        </w:r>
      </w:del>
      <w:r w:rsidR="00941AA9" w:rsidRPr="00387397">
        <w:rPr>
          <w:color w:val="000000" w:themeColor="text1"/>
        </w:rPr>
        <w:t xml:space="preserve">.1 </w:t>
      </w:r>
      <w:r w:rsidR="00941AA9" w:rsidRPr="00387397">
        <w:rPr>
          <w:color w:val="000000" w:themeColor="text1"/>
        </w:rPr>
        <w:lastRenderedPageBreak/>
        <w:t xml:space="preserve">and </w:t>
      </w:r>
      <w:ins w:id="317" w:author="DJL" w:date="2019-03-06T07:42:00Z">
        <w:r w:rsidR="00830A1B">
          <w:rPr>
            <w:color w:val="000000" w:themeColor="text1"/>
          </w:rPr>
          <w:t>2</w:t>
        </w:r>
      </w:ins>
      <w:del w:id="318"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319"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320"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321"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322" w:author="DJL" w:date="2019-03-06T07:36:00Z">
        <w:r w:rsidR="00AA5EF1">
          <w:rPr>
            <w:color w:val="000000" w:themeColor="text1"/>
          </w:rPr>
          <w:t>2</w:t>
        </w:r>
      </w:ins>
      <w:del w:id="323" w:author="DJL" w:date="2019-03-06T07:36:00Z">
        <w:r w:rsidR="00C35FA2" w:rsidRPr="00387397" w:rsidDel="00AA5EF1">
          <w:rPr>
            <w:color w:val="000000" w:themeColor="text1"/>
          </w:rPr>
          <w:delText>3</w:delText>
        </w:r>
      </w:del>
      <w:r w:rsidR="00C35FA2" w:rsidRPr="00387397">
        <w:rPr>
          <w:color w:val="000000" w:themeColor="text1"/>
        </w:rPr>
        <w:t xml:space="preserve">.1 and </w:t>
      </w:r>
      <w:ins w:id="324" w:author="DJL" w:date="2019-03-06T07:36:00Z">
        <w:r w:rsidR="00AA5EF1">
          <w:rPr>
            <w:color w:val="000000" w:themeColor="text1"/>
          </w:rPr>
          <w:t>2</w:t>
        </w:r>
      </w:ins>
      <w:del w:id="325"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326" w:author="DJL" w:date="2019-03-06T05:54:00Z"/>
          <w:color w:val="000000" w:themeColor="text1"/>
        </w:rPr>
      </w:pPr>
    </w:p>
    <w:p w14:paraId="7BD606E0" w14:textId="6A391CF2" w:rsidR="00660E3E" w:rsidRDefault="00660E3E" w:rsidP="00660E3E">
      <w:pPr>
        <w:spacing w:line="480" w:lineRule="auto"/>
        <w:rPr>
          <w:ins w:id="327" w:author="DJL" w:date="2019-03-06T05:55:00Z"/>
        </w:rPr>
      </w:pPr>
      <w:ins w:id="328" w:author="DJL" w:date="2019-03-06T05:55:00Z">
        <w:r>
          <w:rPr>
            <w:b/>
          </w:rPr>
          <w:t xml:space="preserve">5.4 </w:t>
        </w:r>
        <w:r w:rsidRPr="001118B2">
          <w:rPr>
            <w:b/>
          </w:rPr>
          <w:t>Industry-backed certification programs as a form of collective action.</w:t>
        </w:r>
      </w:ins>
    </w:p>
    <w:p w14:paraId="5CD2C62B" w14:textId="2557F690" w:rsidR="00660E3E" w:rsidRDefault="00660E3E" w:rsidP="00660E3E">
      <w:pPr>
        <w:spacing w:line="480" w:lineRule="auto"/>
        <w:rPr>
          <w:ins w:id="329" w:author="DJL" w:date="2019-03-06T05:55:00Z"/>
        </w:rPr>
      </w:pPr>
      <w:ins w:id="330" w:author="DJL" w:date="2019-03-06T05:55:00Z">
        <w:r>
          <w:t>Industry-backed alternatives to activist-backed product certification programs serve the industry in two ways. First, they provide individual firms with a service—market signals of social responsibility</w:t>
        </w:r>
      </w:ins>
      <w:ins w:id="331" w:author="DJL" w:date="2019-03-06T07:45:00Z">
        <w:r w:rsidR="00807511">
          <w:t xml:space="preserve"> </w:t>
        </w:r>
      </w:ins>
      <w:ins w:id="332" w:author="DJL" w:date="2019-03-06T05:55:00Z">
        <w:r w:rsidR="000D00A2">
          <w:t xml:space="preserve">that </w:t>
        </w:r>
      </w:ins>
      <w:ins w:id="333" w:author="DJL" w:date="2019-03-07T10:32:00Z">
        <w:r w:rsidR="000D00A2">
          <w:t>require</w:t>
        </w:r>
      </w:ins>
      <w:ins w:id="334" w:author="DJL" w:date="2019-03-07T10:31:00Z">
        <w:r w:rsidR="000D00A2">
          <w:t xml:space="preserve"> a credible </w:t>
        </w:r>
      </w:ins>
      <w:ins w:id="335" w:author="DJL" w:date="2019-03-07T10:32:00Z">
        <w:r w:rsidR="000D00A2">
          <w:t>third party</w:t>
        </w:r>
      </w:ins>
      <w:ins w:id="336" w:author="DJL" w:date="2019-03-07T10:30:00Z">
        <w:r w:rsidR="000D00A2">
          <w:t xml:space="preserve"> </w:t>
        </w:r>
      </w:ins>
      <w:ins w:id="337" w:author="DJL" w:date="2019-03-07T10:32:00Z">
        <w:r w:rsidR="000D00A2">
          <w:t>but would be</w:t>
        </w:r>
      </w:ins>
      <w:ins w:id="338" w:author="DJL" w:date="2019-03-07T10:30:00Z">
        <w:r w:rsidR="000D00A2">
          <w:t xml:space="preserve"> </w:t>
        </w:r>
      </w:ins>
      <w:ins w:id="339" w:author="DJL" w:date="2019-03-06T05:55:00Z">
        <w:r>
          <w:t>more exp</w:t>
        </w:r>
        <w:r w:rsidR="000D00A2">
          <w:t xml:space="preserve">ensive to send </w:t>
        </w:r>
      </w:ins>
      <w:ins w:id="340" w:author="DJL" w:date="2019-03-07T10:30:00Z">
        <w:r w:rsidR="000D00A2">
          <w:t>by complying</w:t>
        </w:r>
      </w:ins>
      <w:ins w:id="341" w:author="DJL" w:date="2019-03-07T10:31:00Z">
        <w:r w:rsidR="000D00A2">
          <w:t xml:space="preserve"> </w:t>
        </w:r>
      </w:ins>
      <w:ins w:id="342" w:author="DJL" w:date="2019-03-06T05:55:00Z">
        <w:r w:rsidR="000D00A2">
          <w:t>with an activist-</w:t>
        </w:r>
        <w:r>
          <w:t>back pro</w:t>
        </w:r>
        <w:r w:rsidR="000D00A2">
          <w:t>gram</w:t>
        </w:r>
        <w:r>
          <w:t xml:space="preserve">. Second, they provide a mechanism for the industry to improve its collective reputation and capacity by requiring contributions to collective goods, </w:t>
        </w:r>
      </w:ins>
      <w:ins w:id="343" w:author="DJL" w:date="2019-03-07T10:35:00Z">
        <w:r w:rsidR="00F66C33">
          <w:t>a common function of</w:t>
        </w:r>
      </w:ins>
      <w:ins w:id="344" w:author="DJL" w:date="2019-03-06T05:55:00Z">
        <w:r w:rsidR="00F66C33">
          <w:t xml:space="preserve"> </w:t>
        </w:r>
        <w:r>
          <w:t>indus</w:t>
        </w:r>
        <w:r w:rsidR="00F66C33">
          <w:t>try association</w:t>
        </w:r>
      </w:ins>
      <w:ins w:id="345" w:author="DJL" w:date="2019-03-07T10:34:00Z">
        <w:r w:rsidR="00F66C33">
          <w:t>s</w:t>
        </w:r>
      </w:ins>
      <w:ins w:id="346" w:author="DJL" w:date="2019-03-06T05:55:00Z">
        <w:r w:rsidR="00807511">
          <w:t>. C</w:t>
        </w:r>
      </w:ins>
      <w:ins w:id="347" w:author="DJL" w:date="2019-03-06T07:46:00Z">
        <w:r w:rsidR="00807511">
          <w:t>hange in industry-backed standards on activist-driven issues</w:t>
        </w:r>
      </w:ins>
      <w:ins w:id="348" w:author="DJL" w:date="2019-03-06T05:55:00Z">
        <w:r w:rsidR="00807511">
          <w:t xml:space="preserve"> </w:t>
        </w:r>
      </w:ins>
      <w:ins w:id="349" w:author="DJL" w:date="2019-03-06T07:47:00Z">
        <w:r w:rsidR="00807511">
          <w:t xml:space="preserve">depends on </w:t>
        </w:r>
      </w:ins>
      <w:ins w:id="350" w:author="DJL" w:date="2019-03-06T05:55:00Z">
        <w:r w:rsidR="00807511">
          <w:t xml:space="preserve">competition among standards, </w:t>
        </w:r>
      </w:ins>
      <w:ins w:id="351" w:author="DJL" w:date="2019-03-06T07:48:00Z">
        <w:r w:rsidR="00807511">
          <w:t>but on</w:t>
        </w:r>
      </w:ins>
      <w:ins w:id="352" w:author="DJL" w:date="2019-03-06T05:55:00Z">
        <w:r w:rsidR="00807511">
          <w:t xml:space="preserve"> industry-driven issues</w:t>
        </w:r>
      </w:ins>
      <w:ins w:id="353" w:author="DJL" w:date="2019-03-06T07:48:00Z">
        <w:r w:rsidR="00807511">
          <w:t>, it</w:t>
        </w:r>
      </w:ins>
      <w:ins w:id="354" w:author="DJL" w:date="2019-03-06T05:55:00Z">
        <w:r w:rsidR="00807511">
          <w:t xml:space="preserve"> do</w:t>
        </w:r>
      </w:ins>
      <w:ins w:id="355" w:author="DJL" w:date="2019-03-06T07:48:00Z">
        <w:r w:rsidR="00807511">
          <w:t>es</w:t>
        </w:r>
      </w:ins>
      <w:ins w:id="356" w:author="DJL" w:date="2019-03-06T05:55:00Z">
        <w:r>
          <w:t xml:space="preserve"> not. </w:t>
        </w:r>
      </w:ins>
      <w:ins w:id="357" w:author="DJL" w:date="2019-03-06T07:49:00Z">
        <w:r w:rsidR="00807511">
          <w:t>Indeed, firms often collaborate on the latter type of issue</w:t>
        </w:r>
      </w:ins>
      <w:ins w:id="358" w:author="DJL" w:date="2019-03-06T07:51:00Z">
        <w:r w:rsidR="00807511">
          <w:t xml:space="preserve">s (e.g. </w:t>
        </w:r>
        <w:r w:rsidR="008D748C">
          <w:t xml:space="preserve">industry standards, </w:t>
        </w:r>
        <w:r w:rsidR="00807511">
          <w:t>reputation,</w:t>
        </w:r>
      </w:ins>
      <w:ins w:id="359" w:author="DJL" w:date="2019-03-06T07:52:00Z">
        <w:r w:rsidR="008D748C">
          <w:t xml:space="preserve"> and</w:t>
        </w:r>
      </w:ins>
      <w:ins w:id="360" w:author="DJL" w:date="2019-03-06T07:51:00Z">
        <w:r w:rsidR="00807511">
          <w:t xml:space="preserve"> </w:t>
        </w:r>
        <w:r w:rsidR="008D748C">
          <w:t>capacity)</w:t>
        </w:r>
      </w:ins>
      <w:ins w:id="361" w:author="DJL" w:date="2019-03-06T07:49:00Z">
        <w:r w:rsidR="00807511">
          <w:t xml:space="preserve"> </w:t>
        </w:r>
      </w:ins>
      <w:ins w:id="362" w:author="DJL" w:date="2019-03-06T07:50:00Z">
        <w:r w:rsidR="00807511">
          <w:t>through</w:t>
        </w:r>
      </w:ins>
      <w:ins w:id="363" w:author="DJL" w:date="2019-03-06T07:49:00Z">
        <w:r w:rsidR="00807511">
          <w:t xml:space="preserve"> trade associations without </w:t>
        </w:r>
      </w:ins>
      <w:ins w:id="364" w:author="DJL" w:date="2019-03-06T07:50:00Z">
        <w:r w:rsidR="00807511">
          <w:t>pressure from activists.</w:t>
        </w:r>
      </w:ins>
    </w:p>
    <w:p w14:paraId="1D095722" w14:textId="77777777" w:rsidR="00660E3E" w:rsidRDefault="00660E3E" w:rsidP="00660E3E">
      <w:pPr>
        <w:spacing w:line="480" w:lineRule="auto"/>
        <w:rPr>
          <w:ins w:id="365" w:author="DJL" w:date="2019-03-06T05:55:00Z"/>
        </w:rPr>
      </w:pPr>
    </w:p>
    <w:p w14:paraId="0A608254" w14:textId="75BAC0CF" w:rsidR="00660E3E" w:rsidRDefault="00660E3E" w:rsidP="00660E3E">
      <w:pPr>
        <w:spacing w:line="480" w:lineRule="auto"/>
        <w:rPr>
          <w:ins w:id="366" w:author="DJL" w:date="2019-03-06T05:55:00Z"/>
          <w:color w:val="000000" w:themeColor="text1"/>
        </w:rPr>
      </w:pPr>
      <w:ins w:id="367"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368" w:author="DJL" w:date="2019-03-06T07:31:00Z">
        <w:r w:rsidR="00C018A1">
          <w:t>s</w:t>
        </w:r>
      </w:ins>
      <w:ins w:id="369" w:author="DJL" w:date="2019-03-06T05:55:00Z">
        <w:r>
          <w:t xml:space="preserve">. Labels like SFI are </w:t>
        </w:r>
      </w:ins>
      <w:ins w:id="370" w:author="DJL" w:date="2019-03-06T07:31:00Z">
        <w:r w:rsidR="00C018A1">
          <w:t xml:space="preserve">not </w:t>
        </w:r>
      </w:ins>
      <w:ins w:id="371" w:author="DJL" w:date="2019-03-06T05:55:00Z">
        <w:r>
          <w:t xml:space="preserve">necessarily meaningless or pure “green washing”—indeed a certain level of stringency is often required to maintain legitimacy—but exceeding this “floor” imposes costs on firms. On </w:t>
        </w:r>
        <w:proofErr w:type="gramStart"/>
        <w:r>
          <w:t>may</w:t>
        </w:r>
        <w:proofErr w:type="gramEnd"/>
        <w:r>
          <w:t xml:space="preserve"> issues</w:t>
        </w:r>
      </w:ins>
      <w:ins w:id="372" w:author="DJL" w:date="2019-03-07T10:29:00Z">
        <w:r w:rsidR="000D00A2">
          <w:t>,</w:t>
        </w:r>
      </w:ins>
      <w:ins w:id="373" w:author="DJL" w:date="2019-03-06T05:55:00Z">
        <w:r>
          <w:t xml:space="preserve"> industry-</w:t>
        </w:r>
        <w:r>
          <w:lastRenderedPageBreak/>
          <w:t xml:space="preserve">backed programs may succeed in creating the necessary impression of equivalence to the stringency of activist-backed standards with substantially less prescriptive requirements. For example, the SFI requirements for </w:t>
        </w:r>
      </w:ins>
      <w:ins w:id="374" w:author="DJL" w:date="2019-03-06T07:32:00Z">
        <w:r w:rsidR="00AA5EF1">
          <w:t>“</w:t>
        </w:r>
      </w:ins>
      <w:ins w:id="375"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376" w:author="DJL" w:date="2019-03-06T07:32:00Z">
        <w:r w:rsidR="00AA5EF1">
          <w:rPr>
            <w:color w:val="000000" w:themeColor="text1"/>
          </w:rPr>
          <w:t>s</w:t>
        </w:r>
      </w:ins>
      <w:ins w:id="377" w:author="DJL" w:date="2019-03-06T05:55:00Z">
        <w:r w:rsidR="00AA5EF1">
          <w:rPr>
            <w:color w:val="000000" w:themeColor="text1"/>
          </w:rPr>
          <w:t>tituti</w:t>
        </w:r>
        <w:r w:rsidR="000D00A2">
          <w:rPr>
            <w:color w:val="000000" w:themeColor="text1"/>
          </w:rPr>
          <w:t xml:space="preserve">ons that help them maximize </w:t>
        </w:r>
        <w:r>
          <w:rPr>
            <w:color w:val="000000" w:themeColor="text1"/>
          </w:rPr>
          <w:t xml:space="preserve">the impression of stringency while </w:t>
        </w:r>
      </w:ins>
      <w:ins w:id="378" w:author="DJL" w:date="2019-03-06T07:33:00Z">
        <w:r w:rsidR="00AA5EF1">
          <w:rPr>
            <w:color w:val="000000" w:themeColor="text1"/>
          </w:rPr>
          <w:t>minimizing</w:t>
        </w:r>
      </w:ins>
      <w:ins w:id="379" w:author="DJL" w:date="2019-03-06T05:55:00Z">
        <w:r>
          <w:rPr>
            <w:color w:val="000000" w:themeColor="text1"/>
          </w:rPr>
          <w:t xml:space="preserve"> costs</w:t>
        </w:r>
      </w:ins>
      <w:ins w:id="380" w:author="DJL" w:date="2019-03-06T07:33:00Z">
        <w:r w:rsidR="00AA5EF1">
          <w:rPr>
            <w:color w:val="000000" w:themeColor="text1"/>
          </w:rPr>
          <w:t xml:space="preserve"> of doing so</w:t>
        </w:r>
      </w:ins>
      <w:ins w:id="381" w:author="DJL" w:date="2019-03-06T05:55:00Z">
        <w:r>
          <w:rPr>
            <w:color w:val="000000" w:themeColor="text1"/>
          </w:rPr>
          <w:t xml:space="preserve">. This </w:t>
        </w:r>
      </w:ins>
      <w:ins w:id="382" w:author="DJL" w:date="2019-03-06T07:34:00Z">
        <w:r w:rsidR="00AA5EF1">
          <w:rPr>
            <w:color w:val="000000" w:themeColor="text1"/>
          </w:rPr>
          <w:t>dynamic</w:t>
        </w:r>
      </w:ins>
      <w:ins w:id="383" w:author="DJL" w:date="2019-03-06T07:33:00Z">
        <w:r w:rsidR="00AA5EF1">
          <w:rPr>
            <w:color w:val="000000" w:themeColor="text1"/>
          </w:rPr>
          <w:t xml:space="preserve"> </w:t>
        </w:r>
      </w:ins>
      <w:ins w:id="384" w:author="DJL" w:date="2019-03-06T05:55:00Z">
        <w:r>
          <w:rPr>
            <w:color w:val="000000" w:themeColor="text1"/>
          </w:rPr>
          <w:t xml:space="preserve">describes </w:t>
        </w:r>
      </w:ins>
      <w:ins w:id="385" w:author="DJL" w:date="2019-03-06T07:33:00Z">
        <w:r w:rsidR="00AA5EF1">
          <w:rPr>
            <w:color w:val="000000" w:themeColor="text1"/>
          </w:rPr>
          <w:t>most</w:t>
        </w:r>
      </w:ins>
      <w:ins w:id="386"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387" w:author="DJL" w:date="2019-03-06T05:55:00Z"/>
        </w:rPr>
      </w:pPr>
    </w:p>
    <w:p w14:paraId="1A8D9B34" w14:textId="03199E0A" w:rsidR="00660E3E" w:rsidRDefault="00660E3E" w:rsidP="00660E3E">
      <w:pPr>
        <w:spacing w:line="480" w:lineRule="auto"/>
        <w:rPr>
          <w:ins w:id="388" w:author="DJL" w:date="2019-03-06T05:55:00Z"/>
        </w:rPr>
      </w:pPr>
      <w:ins w:id="389" w:author="DJL" w:date="2019-03-06T05:55:00Z">
        <w:r>
          <w:t>By disaggregating requirements, we identify several areas in which the SFI was more prescriptive than the FSC-US and further increased prescriptiveness.</w:t>
        </w:r>
        <w:r w:rsidR="000D00A2">
          <w:t xml:space="preserve"> T</w:t>
        </w:r>
      </w:ins>
      <w:ins w:id="390" w:author="DJL" w:date="2019-03-07T10:25:00Z">
        <w:r w:rsidR="000D00A2">
          <w:t>his</w:t>
        </w:r>
      </w:ins>
      <w:ins w:id="391" w:author="DJL" w:date="2019-03-07T10:24:00Z">
        <w:r w:rsidR="000D00A2">
          <w:t xml:space="preserve"> </w:t>
        </w:r>
      </w:ins>
      <w:ins w:id="392" w:author="DJL" w:date="2019-03-06T05:55:00Z">
        <w:r>
          <w:t xml:space="preserve">seems to contradict all </w:t>
        </w:r>
      </w:ins>
      <w:ins w:id="393" w:author="DJL" w:date="2019-03-07T10:24:00Z">
        <w:r w:rsidR="000D00A2">
          <w:t>prior</w:t>
        </w:r>
      </w:ins>
      <w:ins w:id="394" w:author="DJL" w:date="2019-03-06T05:55:00Z">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ins>
      <w:ins w:id="395" w:author="DJL" w:date="2019-03-07T10:27:00Z">
        <w:r w:rsidR="000D00A2">
          <w:t xml:space="preserve"> This finding supports hypothesis 2.2.</w:t>
        </w:r>
      </w:ins>
      <w:ins w:id="396" w:author="DJL" w:date="2019-03-06T05:55:00Z">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397" w:author="DJL" w:date="2019-03-06T05:55:00Z"/>
        </w:rPr>
      </w:pPr>
    </w:p>
    <w:p w14:paraId="077C4E33" w14:textId="12378055" w:rsidR="00660E3E" w:rsidRDefault="00660E3E" w:rsidP="00660E3E">
      <w:pPr>
        <w:spacing w:line="480" w:lineRule="auto"/>
        <w:rPr>
          <w:ins w:id="398" w:author="DJL" w:date="2019-03-06T05:55:00Z"/>
        </w:rPr>
      </w:pPr>
      <w:ins w:id="399" w:author="DJL" w:date="2019-03-06T05:55:00Z">
        <w:r>
          <w:lastRenderedPageBreak/>
          <w:t>In sum, where the SFI has more prescriptive requirements than the FSC, it requires things that most firms might do anyway (</w:t>
        </w:r>
      </w:ins>
      <w:ins w:id="400" w:author="DJL" w:date="2019-03-07T10:23:00Z">
        <w:r w:rsidR="000D00A2">
          <w:t xml:space="preserve">e.g. </w:t>
        </w:r>
      </w:ins>
      <w:ins w:id="401" w:author="DJL" w:date="2019-03-06T05:55:00Z">
        <w:r w:rsidR="000D00A2">
          <w:t>train workers or</w:t>
        </w:r>
        <w:r>
          <w:t xml:space="preserve"> educate the public), but have added collective benefits the more widely they are adopted. </w:t>
        </w:r>
      </w:ins>
      <w:ins w:id="402" w:author="DJL" w:date="2019-03-06T07:54:00Z">
        <w:r w:rsidR="008D748C">
          <w:t xml:space="preserve">While </w:t>
        </w:r>
      </w:ins>
      <w:ins w:id="403" w:author="DJL" w:date="2019-03-06T07:55:00Z">
        <w:r w:rsidR="008D748C">
          <w:t xml:space="preserve">unforeseen by existing theories, the fact that the SFI is more prescriptive </w:t>
        </w:r>
      </w:ins>
      <w:ins w:id="404" w:author="DJL" w:date="2019-03-06T07:56:00Z">
        <w:r w:rsidR="008D748C">
          <w:t>on some</w:t>
        </w:r>
      </w:ins>
      <w:ins w:id="405" w:author="DJL" w:date="2019-03-06T07:55:00Z">
        <w:r w:rsidR="008D748C">
          <w:t xml:space="preserve"> issues is not </w:t>
        </w:r>
      </w:ins>
      <w:ins w:id="406" w:author="DJL" w:date="2019-03-06T07:56:00Z">
        <w:r w:rsidR="008D748C">
          <w:t xml:space="preserve">surprising when we understand these issues as fundamentally industry-driven and providing net </w:t>
        </w:r>
      </w:ins>
      <w:ins w:id="407" w:author="DJL" w:date="2019-03-06T07:57:00Z">
        <w:r w:rsidR="008D748C">
          <w:t>benefits</w:t>
        </w:r>
      </w:ins>
      <w:ins w:id="408" w:author="DJL" w:date="2019-03-06T07:56:00Z">
        <w:r w:rsidR="008D748C">
          <w:t xml:space="preserve"> </w:t>
        </w:r>
      </w:ins>
      <w:ins w:id="409" w:author="DJL" w:date="2019-03-06T07:59:00Z">
        <w:r w:rsidR="008D748C">
          <w:t xml:space="preserve">to firms </w:t>
        </w:r>
      </w:ins>
      <w:ins w:id="410" w:author="DJL" w:date="2019-03-06T07:56:00Z">
        <w:r w:rsidR="008D748C">
          <w:t xml:space="preserve">regardless of </w:t>
        </w:r>
      </w:ins>
      <w:ins w:id="411" w:author="DJL" w:date="2019-03-06T07:57:00Z">
        <w:r w:rsidR="008D748C">
          <w:t>activist</w:t>
        </w:r>
      </w:ins>
      <w:ins w:id="412" w:author="DJL" w:date="2019-03-06T07:56:00Z">
        <w:r w:rsidR="008D748C">
          <w:t xml:space="preserve"> pressure</w:t>
        </w:r>
      </w:ins>
      <w:ins w:id="413" w:author="DJL" w:date="2019-03-06T07:59:00Z">
        <w:r w:rsidR="008D748C">
          <w:t>s</w:t>
        </w:r>
      </w:ins>
      <w:ins w:id="414" w:author="DJL" w:date="2019-03-06T07:58:00Z">
        <w:r w:rsidR="008D748C">
          <w:t xml:space="preserve"> or consumer demand</w:t>
        </w:r>
      </w:ins>
      <w:ins w:id="415" w:author="DJL" w:date="2019-03-06T07:59:00Z">
        <w:r w:rsidR="008D748C">
          <w:t>s</w:t>
        </w:r>
      </w:ins>
      <w:ins w:id="416" w:author="DJL" w:date="2019-03-06T07:55:00Z">
        <w:r w:rsidR="008D748C">
          <w:t>.</w:t>
        </w:r>
      </w:ins>
      <w:ins w:id="417" w:author="DJL" w:date="2019-03-06T07:58:00Z">
        <w:r w:rsidR="008D748C">
          <w:t xml:space="preserve"> </w:t>
        </w:r>
      </w:ins>
      <w:ins w:id="418" w:author="DJL" w:date="2019-03-06T07:55:00Z">
        <w:r w:rsidR="008D748C">
          <w:t xml:space="preserve"> </w:t>
        </w:r>
      </w:ins>
    </w:p>
    <w:p w14:paraId="46D0C1EF" w14:textId="77777777" w:rsidR="00660E3E" w:rsidRDefault="00660E3E" w:rsidP="00660E3E">
      <w:pPr>
        <w:spacing w:line="480" w:lineRule="auto"/>
        <w:rPr>
          <w:ins w:id="419"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6T10:59:00Z" w:initials="D">
    <w:p w14:paraId="2CBFC95A" w14:textId="77777777" w:rsidR="00F66C33" w:rsidRDefault="00F66C33"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2" w:author="DJL" w:date="2019-03-06T11:00:00Z" w:initials="D">
    <w:p w14:paraId="6A873C54" w14:textId="1F9D6425" w:rsidR="00F66C33" w:rsidRDefault="00F66C33">
      <w:pPr>
        <w:pStyle w:val="CommentText"/>
      </w:pPr>
      <w:r>
        <w:rPr>
          <w:rStyle w:val="CommentReference"/>
        </w:rPr>
        <w:annotationRef/>
      </w:r>
      <w:r>
        <w:t>Given that we are limited to 150 words, I wonder if this is essential</w:t>
      </w:r>
    </w:p>
  </w:comment>
  <w:comment w:id="6" w:author="DJL" w:date="2019-03-06T11:43:00Z" w:initials="D">
    <w:p w14:paraId="537ED781" w14:textId="1331E3E6" w:rsidR="00F66C33" w:rsidRDefault="00F66C33">
      <w:pPr>
        <w:pStyle w:val="CommentText"/>
      </w:pPr>
      <w:r>
        <w:rPr>
          <w:rStyle w:val="CommentReference"/>
        </w:rPr>
        <w:annotationRef/>
      </w:r>
      <w:r>
        <w:t xml:space="preserve">Because we already have the 3 components of stringency, I think we need names rather than numbers for this. I’m leaning toward “costly” vs. “business-friend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F66C33" w:rsidRDefault="00F66C33" w:rsidP="002E5C5B">
      <w:r>
        <w:separator/>
      </w:r>
    </w:p>
  </w:endnote>
  <w:endnote w:type="continuationSeparator" w:id="0">
    <w:p w14:paraId="1268B368" w14:textId="77777777" w:rsidR="00F66C33" w:rsidRDefault="00F66C33" w:rsidP="002E5C5B">
      <w:r>
        <w:continuationSeparator/>
      </w:r>
    </w:p>
  </w:endnote>
  <w:endnote w:type="continuationNotice" w:id="1">
    <w:p w14:paraId="7823BC64" w14:textId="77777777" w:rsidR="00F66C33" w:rsidRDefault="00F66C33"/>
  </w:endnote>
  <w:endnote w:id="2">
    <w:p w14:paraId="7A94CA76" w14:textId="2C14249F" w:rsidR="00F66C33" w:rsidRPr="00C40547" w:rsidDel="00AD2400" w:rsidRDefault="00F66C33" w:rsidP="00C40547">
      <w:pPr>
        <w:pStyle w:val="p1"/>
        <w:rPr>
          <w:del w:id="71" w:author="DJL" w:date="2019-03-06T08:38:00Z"/>
          <w:rFonts w:ascii="Times New Roman" w:hAnsi="Times New Roman"/>
          <w:color w:val="2D2D2D"/>
          <w:sz w:val="20"/>
          <w:szCs w:val="20"/>
        </w:rPr>
      </w:pPr>
      <w:del w:id="72"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F66C33" w:rsidRPr="00372401" w:rsidDel="00AD2400" w:rsidRDefault="00F66C33" w:rsidP="00167131">
      <w:pPr>
        <w:rPr>
          <w:del w:id="74" w:author="DJL" w:date="2019-03-06T08:39:00Z"/>
          <w:color w:val="222222"/>
          <w:sz w:val="20"/>
        </w:rPr>
      </w:pPr>
      <w:del w:id="75"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F66C33" w:rsidRPr="002624A3" w:rsidRDefault="00F66C33"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29741153" w:rsidR="00F66C33" w:rsidRPr="00C40547" w:rsidDel="00A17B6A" w:rsidRDefault="00F66C33" w:rsidP="009768A3">
      <w:pPr>
        <w:pStyle w:val="EndnoteText"/>
        <w:rPr>
          <w:del w:id="289" w:author="DJL" w:date="2019-03-06T10:41:00Z"/>
          <w:rFonts w:ascii="Times New Roman" w:hAnsi="Times New Roman" w:cs="Times New Roman"/>
          <w:sz w:val="20"/>
        </w:rPr>
      </w:pPr>
      <w:del w:id="290" w:author="DJL" w:date="2019-03-06T10:41:00Z">
        <w:r w:rsidRPr="00C40547" w:rsidDel="00A17B6A">
          <w:rPr>
            <w:rStyle w:val="EndnoteReference"/>
            <w:rFonts w:ascii="Times New Roman" w:hAnsi="Times New Roman" w:cs="Times New Roman"/>
            <w:sz w:val="20"/>
          </w:rPr>
          <w:endnoteRef/>
        </w:r>
        <w:r w:rsidRPr="00C40547" w:rsidDel="00A17B6A">
          <w:rPr>
            <w:rFonts w:ascii="Times New Roman" w:hAnsi="Times New Roman" w:cs="Times New Roman"/>
            <w:sz w:val="20"/>
          </w:rPr>
          <w:delText xml:space="preserve"> As noted, it is often </w:delText>
        </w:r>
      </w:del>
      <w:ins w:id="291" w:author="DJL" w:date="2019-03-06T10:38:00Z">
        <w:del w:id="292" w:author="DJL" w:date="2019-03-06T10:41:00Z">
          <w:r w:rsidDel="00A17B6A">
            <w:rPr>
              <w:rFonts w:ascii="Times New Roman" w:hAnsi="Times New Roman" w:cs="Times New Roman"/>
              <w:sz w:val="20"/>
            </w:rPr>
            <w:delText>im</w:delText>
          </w:r>
        </w:del>
      </w:ins>
      <w:del w:id="293" w:author="DJL" w:date="2019-03-06T10:41:00Z">
        <w:r w:rsidRPr="00C40547" w:rsidDel="00A17B6A">
          <w:rPr>
            <w:rFonts w:ascii="Times New Roman" w:hAnsi="Times New Roman" w:cs="Times New Roman"/>
            <w:sz w:val="20"/>
          </w:rPr>
          <w:delText>not possible to aggregate incommensurable policy settings. In this case, one would assess which of the nine possible patterns of change describe policy settings on each issue.</w:delText>
        </w:r>
      </w:del>
    </w:p>
  </w:endnote>
  <w:endnote w:id="6">
    <w:p w14:paraId="00275476" w14:textId="77777777" w:rsidR="00F66C33" w:rsidRPr="00C40547" w:rsidRDefault="00F66C33" w:rsidP="00A17B6A">
      <w:pPr>
        <w:pStyle w:val="EndnoteText"/>
        <w:rPr>
          <w:ins w:id="300" w:author="DJL" w:date="2019-03-06T10:41:00Z"/>
          <w:rFonts w:ascii="Times New Roman" w:hAnsi="Times New Roman" w:cs="Times New Roman"/>
          <w:sz w:val="20"/>
        </w:rPr>
      </w:pPr>
      <w:ins w:id="301" w:author="DJL" w:date="2019-03-06T10:41:00Z">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ins>
    </w:p>
  </w:endnote>
  <w:endnote w:id="7">
    <w:p w14:paraId="1A3A36E3" w14:textId="77777777" w:rsidR="00F66C33" w:rsidRPr="00372401" w:rsidRDefault="00F66C33" w:rsidP="00AD2400">
      <w:pPr>
        <w:rPr>
          <w:ins w:id="311" w:author="DJL" w:date="2019-03-06T08:40:00Z"/>
          <w:color w:val="222222"/>
          <w:sz w:val="20"/>
        </w:rPr>
      </w:pPr>
      <w:ins w:id="312"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8">
    <w:p w14:paraId="3C880C61" w14:textId="77777777" w:rsidR="00F66C33" w:rsidRPr="00372401" w:rsidRDefault="00F66C33"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9">
    <w:p w14:paraId="4739E99C" w14:textId="0F1375A3" w:rsidR="00F66C33" w:rsidRPr="00C40547" w:rsidRDefault="00F66C33"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10">
    <w:p w14:paraId="67157B28" w14:textId="3A86FC4C" w:rsidR="00F66C33" w:rsidRPr="00372401" w:rsidRDefault="00F66C33"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1">
    <w:p w14:paraId="057C4426" w14:textId="689A8B41" w:rsidR="00F66C33" w:rsidRPr="00CA4AE5" w:rsidRDefault="00F66C33"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F66C33" w:rsidRDefault="00F66C3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F66C33" w:rsidRDefault="00F66C33"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F66C33" w:rsidRDefault="00F66C3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0744E">
      <w:rPr>
        <w:rStyle w:val="PageNumber"/>
        <w:noProof/>
      </w:rPr>
      <w:t>50</w:t>
    </w:r>
    <w:r>
      <w:rPr>
        <w:rStyle w:val="PageNumber"/>
      </w:rPr>
      <w:fldChar w:fldCharType="end"/>
    </w:r>
  </w:p>
  <w:p w14:paraId="63C7F481" w14:textId="77777777" w:rsidR="00F66C33" w:rsidRDefault="00F66C33"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F66C33" w:rsidRDefault="00F66C33" w:rsidP="002E5C5B">
      <w:r>
        <w:separator/>
      </w:r>
    </w:p>
  </w:footnote>
  <w:footnote w:type="continuationSeparator" w:id="0">
    <w:p w14:paraId="7A1D9A3A" w14:textId="77777777" w:rsidR="00F66C33" w:rsidRDefault="00F66C33" w:rsidP="002E5C5B">
      <w:r>
        <w:continuationSeparator/>
      </w:r>
    </w:p>
  </w:footnote>
  <w:footnote w:type="continuationNotice" w:id="1">
    <w:p w14:paraId="4D033C9B" w14:textId="77777777" w:rsidR="00F66C33" w:rsidRDefault="00F66C3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F66C33" w:rsidRDefault="00F66C3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revisionView w:markup="0"/>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1/relationships/people" Target="people.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commentsExtended" Target="commentsExtended.xml"/><Relationship Id="rId71"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6097F1-6491-CE44-9EC6-5919776B7426}">
  <ds:schemaRefs>
    <ds:schemaRef ds:uri="http://schemas.openxmlformats.org/officeDocument/2006/bibliography"/>
  </ds:schemaRefs>
</ds:datastoreItem>
</file>

<file path=customXml/itemProps10.xml><?xml version="1.0" encoding="utf-8"?>
<ds:datastoreItem xmlns:ds="http://schemas.openxmlformats.org/officeDocument/2006/customXml" ds:itemID="{993CDFD2-D338-1041-9CA8-CE9476DAAF43}">
  <ds:schemaRefs>
    <ds:schemaRef ds:uri="http://schemas.openxmlformats.org/officeDocument/2006/bibliography"/>
  </ds:schemaRefs>
</ds:datastoreItem>
</file>

<file path=customXml/itemProps11.xml><?xml version="1.0" encoding="utf-8"?>
<ds:datastoreItem xmlns:ds="http://schemas.openxmlformats.org/officeDocument/2006/customXml" ds:itemID="{FBC20EAE-BB55-9940-9833-68B34F057C8B}">
  <ds:schemaRefs>
    <ds:schemaRef ds:uri="http://schemas.openxmlformats.org/officeDocument/2006/bibliography"/>
  </ds:schemaRefs>
</ds:datastoreItem>
</file>

<file path=customXml/itemProps12.xml><?xml version="1.0" encoding="utf-8"?>
<ds:datastoreItem xmlns:ds="http://schemas.openxmlformats.org/officeDocument/2006/customXml" ds:itemID="{ABF9F2D4-415E-2A45-833E-693F9FD9D472}">
  <ds:schemaRefs>
    <ds:schemaRef ds:uri="http://schemas.openxmlformats.org/officeDocument/2006/bibliography"/>
  </ds:schemaRefs>
</ds:datastoreItem>
</file>

<file path=customXml/itemProps13.xml><?xml version="1.0" encoding="utf-8"?>
<ds:datastoreItem xmlns:ds="http://schemas.openxmlformats.org/officeDocument/2006/customXml" ds:itemID="{C8256CE1-85CE-D145-9025-A0FFFBB6D76D}">
  <ds:schemaRefs>
    <ds:schemaRef ds:uri="http://schemas.openxmlformats.org/officeDocument/2006/bibliography"/>
  </ds:schemaRefs>
</ds:datastoreItem>
</file>

<file path=customXml/itemProps14.xml><?xml version="1.0" encoding="utf-8"?>
<ds:datastoreItem xmlns:ds="http://schemas.openxmlformats.org/officeDocument/2006/customXml" ds:itemID="{4EA85BB4-CBE2-D841-ACCC-DD4BD5691962}">
  <ds:schemaRefs>
    <ds:schemaRef ds:uri="http://schemas.openxmlformats.org/officeDocument/2006/bibliography"/>
  </ds:schemaRefs>
</ds:datastoreItem>
</file>

<file path=customXml/itemProps15.xml><?xml version="1.0" encoding="utf-8"?>
<ds:datastoreItem xmlns:ds="http://schemas.openxmlformats.org/officeDocument/2006/customXml" ds:itemID="{4008D1BC-D9D0-6345-8129-506C4DDA70F4}">
  <ds:schemaRefs>
    <ds:schemaRef ds:uri="http://schemas.openxmlformats.org/officeDocument/2006/bibliography"/>
  </ds:schemaRefs>
</ds:datastoreItem>
</file>

<file path=customXml/itemProps16.xml><?xml version="1.0" encoding="utf-8"?>
<ds:datastoreItem xmlns:ds="http://schemas.openxmlformats.org/officeDocument/2006/customXml" ds:itemID="{1A2467D1-7003-DA48-8B52-D936965E8187}">
  <ds:schemaRefs>
    <ds:schemaRef ds:uri="http://schemas.openxmlformats.org/officeDocument/2006/bibliography"/>
  </ds:schemaRefs>
</ds:datastoreItem>
</file>

<file path=customXml/itemProps17.xml><?xml version="1.0" encoding="utf-8"?>
<ds:datastoreItem xmlns:ds="http://schemas.openxmlformats.org/officeDocument/2006/customXml" ds:itemID="{1282F7C5-3B55-E243-8667-B12171273D62}">
  <ds:schemaRefs>
    <ds:schemaRef ds:uri="http://schemas.openxmlformats.org/officeDocument/2006/bibliography"/>
  </ds:schemaRefs>
</ds:datastoreItem>
</file>

<file path=customXml/itemProps18.xml><?xml version="1.0" encoding="utf-8"?>
<ds:datastoreItem xmlns:ds="http://schemas.openxmlformats.org/officeDocument/2006/customXml" ds:itemID="{8AE0BEB5-29DB-9242-84A6-1424216FE03C}">
  <ds:schemaRefs>
    <ds:schemaRef ds:uri="http://schemas.openxmlformats.org/officeDocument/2006/bibliography"/>
  </ds:schemaRefs>
</ds:datastoreItem>
</file>

<file path=customXml/itemProps19.xml><?xml version="1.0" encoding="utf-8"?>
<ds:datastoreItem xmlns:ds="http://schemas.openxmlformats.org/officeDocument/2006/customXml" ds:itemID="{7F3A5DCC-7126-EC41-8532-97F326D412BA}">
  <ds:schemaRefs>
    <ds:schemaRef ds:uri="http://schemas.openxmlformats.org/officeDocument/2006/bibliography"/>
  </ds:schemaRefs>
</ds:datastoreItem>
</file>

<file path=customXml/itemProps2.xml><?xml version="1.0" encoding="utf-8"?>
<ds:datastoreItem xmlns:ds="http://schemas.openxmlformats.org/officeDocument/2006/customXml" ds:itemID="{852151D9-1708-AA45-AA4F-1605D7539BEC}">
  <ds:schemaRefs>
    <ds:schemaRef ds:uri="http://schemas.openxmlformats.org/officeDocument/2006/bibliography"/>
  </ds:schemaRefs>
</ds:datastoreItem>
</file>

<file path=customXml/itemProps20.xml><?xml version="1.0" encoding="utf-8"?>
<ds:datastoreItem xmlns:ds="http://schemas.openxmlformats.org/officeDocument/2006/customXml" ds:itemID="{30D00492-5428-404A-99B4-98C65994DFCF}">
  <ds:schemaRefs>
    <ds:schemaRef ds:uri="http://schemas.openxmlformats.org/officeDocument/2006/bibliography"/>
  </ds:schemaRefs>
</ds:datastoreItem>
</file>

<file path=customXml/itemProps21.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customXml/itemProps22.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23.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customXml/itemProps24.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25.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26.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27.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28.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29.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3.xml><?xml version="1.0" encoding="utf-8"?>
<ds:datastoreItem xmlns:ds="http://schemas.openxmlformats.org/officeDocument/2006/customXml" ds:itemID="{9083E594-7CDD-D945-A9C7-2A75D18F982C}">
  <ds:schemaRefs>
    <ds:schemaRef ds:uri="http://schemas.openxmlformats.org/officeDocument/2006/bibliography"/>
  </ds:schemaRefs>
</ds:datastoreItem>
</file>

<file path=customXml/itemProps30.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31.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32.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33.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customXml/itemProps34.xml><?xml version="1.0" encoding="utf-8"?>
<ds:datastoreItem xmlns:ds="http://schemas.openxmlformats.org/officeDocument/2006/customXml" ds:itemID="{58113687-9039-474D-844A-E2586220D3E7}">
  <ds:schemaRefs>
    <ds:schemaRef ds:uri="http://schemas.openxmlformats.org/officeDocument/2006/bibliography"/>
  </ds:schemaRefs>
</ds:datastoreItem>
</file>

<file path=customXml/itemProps35.xml><?xml version="1.0" encoding="utf-8"?>
<ds:datastoreItem xmlns:ds="http://schemas.openxmlformats.org/officeDocument/2006/customXml" ds:itemID="{F8D2A399-9858-604D-A29B-12AF5CF6E50C}">
  <ds:schemaRefs>
    <ds:schemaRef ds:uri="http://schemas.openxmlformats.org/officeDocument/2006/bibliography"/>
  </ds:schemaRefs>
</ds:datastoreItem>
</file>

<file path=customXml/itemProps36.xml><?xml version="1.0" encoding="utf-8"?>
<ds:datastoreItem xmlns:ds="http://schemas.openxmlformats.org/officeDocument/2006/customXml" ds:itemID="{77FF25F8-0AB8-7049-9455-4E179FFA9C92}">
  <ds:schemaRefs>
    <ds:schemaRef ds:uri="http://schemas.openxmlformats.org/officeDocument/2006/bibliography"/>
  </ds:schemaRefs>
</ds:datastoreItem>
</file>

<file path=customXml/itemProps37.xml><?xml version="1.0" encoding="utf-8"?>
<ds:datastoreItem xmlns:ds="http://schemas.openxmlformats.org/officeDocument/2006/customXml" ds:itemID="{5EEFA0AC-B00C-B448-8B32-4DF3CF9E9BBF}">
  <ds:schemaRefs>
    <ds:schemaRef ds:uri="http://schemas.openxmlformats.org/officeDocument/2006/bibliography"/>
  </ds:schemaRefs>
</ds:datastoreItem>
</file>

<file path=customXml/itemProps38.xml><?xml version="1.0" encoding="utf-8"?>
<ds:datastoreItem xmlns:ds="http://schemas.openxmlformats.org/officeDocument/2006/customXml" ds:itemID="{312173D2-7F3F-8B4A-AFDC-F15C62F5A9B3}">
  <ds:schemaRefs>
    <ds:schemaRef ds:uri="http://schemas.openxmlformats.org/officeDocument/2006/bibliography"/>
  </ds:schemaRefs>
</ds:datastoreItem>
</file>

<file path=customXml/itemProps39.xml><?xml version="1.0" encoding="utf-8"?>
<ds:datastoreItem xmlns:ds="http://schemas.openxmlformats.org/officeDocument/2006/customXml" ds:itemID="{C80B2CD1-E6C7-5E43-A990-1F502ABD925E}">
  <ds:schemaRefs>
    <ds:schemaRef ds:uri="http://schemas.openxmlformats.org/officeDocument/2006/bibliography"/>
  </ds:schemaRefs>
</ds:datastoreItem>
</file>

<file path=customXml/itemProps4.xml><?xml version="1.0" encoding="utf-8"?>
<ds:datastoreItem xmlns:ds="http://schemas.openxmlformats.org/officeDocument/2006/customXml" ds:itemID="{54B0498C-7AF2-1144-B9DC-F2A0F8C974B6}">
  <ds:schemaRefs>
    <ds:schemaRef ds:uri="http://schemas.openxmlformats.org/officeDocument/2006/bibliography"/>
  </ds:schemaRefs>
</ds:datastoreItem>
</file>

<file path=customXml/itemProps40.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41.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42.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43.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44.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45.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46.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47.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48.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49.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5.xml><?xml version="1.0" encoding="utf-8"?>
<ds:datastoreItem xmlns:ds="http://schemas.openxmlformats.org/officeDocument/2006/customXml" ds:itemID="{7EE0EC1A-7C0B-864C-A5AD-5CCCE046934A}">
  <ds:schemaRefs>
    <ds:schemaRef ds:uri="http://schemas.openxmlformats.org/officeDocument/2006/bibliography"/>
  </ds:schemaRefs>
</ds:datastoreItem>
</file>

<file path=customXml/itemProps50.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51.xml><?xml version="1.0" encoding="utf-8"?>
<ds:datastoreItem xmlns:ds="http://schemas.openxmlformats.org/officeDocument/2006/customXml" ds:itemID="{5AE649CD-7A1A-DE46-A40A-BEDBB2B183B0}">
  <ds:schemaRefs>
    <ds:schemaRef ds:uri="http://schemas.openxmlformats.org/officeDocument/2006/bibliography"/>
  </ds:schemaRefs>
</ds:datastoreItem>
</file>

<file path=customXml/itemProps52.xml><?xml version="1.0" encoding="utf-8"?>
<ds:datastoreItem xmlns:ds="http://schemas.openxmlformats.org/officeDocument/2006/customXml" ds:itemID="{7DB2ACC7-E3B2-414B-B0C1-858E9BAD31A0}">
  <ds:schemaRefs>
    <ds:schemaRef ds:uri="http://schemas.openxmlformats.org/officeDocument/2006/bibliography"/>
  </ds:schemaRefs>
</ds:datastoreItem>
</file>

<file path=customXml/itemProps53.xml><?xml version="1.0" encoding="utf-8"?>
<ds:datastoreItem xmlns:ds="http://schemas.openxmlformats.org/officeDocument/2006/customXml" ds:itemID="{9C2AE444-650D-5041-BFAA-88A68A6753A6}">
  <ds:schemaRefs>
    <ds:schemaRef ds:uri="http://schemas.openxmlformats.org/officeDocument/2006/bibliography"/>
  </ds:schemaRefs>
</ds:datastoreItem>
</file>

<file path=customXml/itemProps54.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55.xml><?xml version="1.0" encoding="utf-8"?>
<ds:datastoreItem xmlns:ds="http://schemas.openxmlformats.org/officeDocument/2006/customXml" ds:itemID="{63066011-3AB8-4649-B2CC-0CBD575B1CC5}">
  <ds:schemaRefs>
    <ds:schemaRef ds:uri="http://schemas.openxmlformats.org/officeDocument/2006/bibliography"/>
  </ds:schemaRefs>
</ds:datastoreItem>
</file>

<file path=customXml/itemProps6.xml><?xml version="1.0" encoding="utf-8"?>
<ds:datastoreItem xmlns:ds="http://schemas.openxmlformats.org/officeDocument/2006/customXml" ds:itemID="{A84ED0A9-BFA2-6448-985F-E00D369F8DD0}">
  <ds:schemaRefs>
    <ds:schemaRef ds:uri="http://schemas.openxmlformats.org/officeDocument/2006/bibliography"/>
  </ds:schemaRefs>
</ds:datastoreItem>
</file>

<file path=customXml/itemProps7.xml><?xml version="1.0" encoding="utf-8"?>
<ds:datastoreItem xmlns:ds="http://schemas.openxmlformats.org/officeDocument/2006/customXml" ds:itemID="{8E3565BD-FA76-2B41-AFE9-D572D7CDC3D8}">
  <ds:schemaRefs>
    <ds:schemaRef ds:uri="http://schemas.openxmlformats.org/officeDocument/2006/bibliography"/>
  </ds:schemaRefs>
</ds:datastoreItem>
</file>

<file path=customXml/itemProps8.xml><?xml version="1.0" encoding="utf-8"?>
<ds:datastoreItem xmlns:ds="http://schemas.openxmlformats.org/officeDocument/2006/customXml" ds:itemID="{81BF14EA-C54F-0A49-8EA7-083C1EBADD93}">
  <ds:schemaRefs>
    <ds:schemaRef ds:uri="http://schemas.openxmlformats.org/officeDocument/2006/bibliography"/>
  </ds:schemaRefs>
</ds:datastoreItem>
</file>

<file path=customXml/itemProps9.xml><?xml version="1.0" encoding="utf-8"?>
<ds:datastoreItem xmlns:ds="http://schemas.openxmlformats.org/officeDocument/2006/customXml" ds:itemID="{718610C8-76B9-964B-B1D2-AB4D56355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50</Pages>
  <Words>39399</Words>
  <Characters>224579</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1</cp:revision>
  <cp:lastPrinted>2018-09-07T15:16:00Z</cp:lastPrinted>
  <dcterms:created xsi:type="dcterms:W3CDTF">2019-03-06T11:56:00Z</dcterms:created>
  <dcterms:modified xsi:type="dcterms:W3CDTF">2019-03-0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